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D724DA" w14:textId="20F6C65A" w:rsidR="00F417C7" w:rsidRDefault="004D3284" w:rsidP="007D322F">
      <w:pPr>
        <w:sectPr w:rsidR="00F417C7" w:rsidSect="00B9784C">
          <w:headerReference w:type="default" r:id="rId8"/>
          <w:type w:val="continuous"/>
          <w:pgSz w:w="12240" w:h="15840"/>
          <w:pgMar w:top="964" w:right="964" w:bottom="964" w:left="964" w:header="709" w:footer="709" w:gutter="0"/>
          <w:pgNumType w:fmt="lowerRoman" w:start="1"/>
          <w:cols w:space="708"/>
          <w:docGrid w:linePitch="360"/>
        </w:sectPr>
      </w:pPr>
      <w:r>
        <w:rPr>
          <w:noProof/>
        </w:rPr>
        <mc:AlternateContent>
          <mc:Choice Requires="wps">
            <w:drawing>
              <wp:anchor distT="45720" distB="45720" distL="114300" distR="114300" simplePos="0" relativeHeight="251676672" behindDoc="0" locked="0" layoutInCell="1" allowOverlap="1" wp14:anchorId="2DE13BDF" wp14:editId="1A71310D">
                <wp:simplePos x="0" y="0"/>
                <wp:positionH relativeFrom="column">
                  <wp:posOffset>-406400</wp:posOffset>
                </wp:positionH>
                <wp:positionV relativeFrom="paragraph">
                  <wp:posOffset>1644015</wp:posOffset>
                </wp:positionV>
                <wp:extent cx="5966460" cy="563245"/>
                <wp:effectExtent l="0" t="0" r="0" b="0"/>
                <wp:wrapSquare wrapText="bothSides"/>
                <wp:docPr id="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966460" cy="56324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CB965B0" w14:textId="56B5F18C" w:rsidR="00DD2C5E" w:rsidRPr="00280803" w:rsidRDefault="00411073" w:rsidP="00131347">
                            <w:pPr>
                              <w:spacing w:line="276" w:lineRule="auto"/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</w:pP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Algor</w:t>
                            </w:r>
                            <w:r w:rsidR="004D3284"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í</w:t>
                            </w:r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tmo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e </w:t>
                            </w:r>
                            <w:proofErr w:type="spellStart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>Estruturas</w:t>
                            </w:r>
                            <w:proofErr w:type="spellEnd"/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54"/>
                                <w:szCs w:val="54"/>
                                <w:lang w:val="en-US"/>
                              </w:rPr>
                              <w:t xml:space="preserve"> de Dados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2DE13BD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32pt;margin-top:129.45pt;width:469.8pt;height:44.35pt;z-index:25167667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" filled="f" stroked="f">
                <v:textbox>
                  <w:txbxContent>
                    <w:p w14:paraId="7CB965B0" w14:textId="56B5F18C" w:rsidR="00DD2C5E" w:rsidRPr="00280803" w:rsidRDefault="00411073" w:rsidP="00131347">
                      <w:pPr>
                        <w:spacing w:line="276" w:lineRule="auto"/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</w:pP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Algor</w:t>
                      </w:r>
                      <w:r w:rsidR="004D3284"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í</w:t>
                      </w:r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tmo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e </w:t>
                      </w:r>
                      <w:proofErr w:type="spellStart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>Estruturas</w:t>
                      </w:r>
                      <w:proofErr w:type="spellEnd"/>
                      <w:r>
                        <w:rPr>
                          <w:rFonts w:ascii="Noto Sans" w:hAnsi="Noto Sans" w:cs="Noto Sans"/>
                          <w:color w:val="FFFFFF" w:themeColor="background1"/>
                          <w:sz w:val="54"/>
                          <w:szCs w:val="54"/>
                          <w:lang w:val="en-US"/>
                        </w:rPr>
                        <w:t xml:space="preserve"> de Dado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192DDF">
        <w:rPr>
          <w:noProof/>
        </w:rPr>
        <w:drawing>
          <wp:anchor distT="0" distB="0" distL="114300" distR="114300" simplePos="0" relativeHeight="251659264" behindDoc="1" locked="0" layoutInCell="1" allowOverlap="1" wp14:anchorId="0B3F261F" wp14:editId="587B991D">
            <wp:simplePos x="0" y="0"/>
            <wp:positionH relativeFrom="margin">
              <wp:posOffset>-9828073</wp:posOffset>
            </wp:positionH>
            <wp:positionV relativeFrom="paragraph">
              <wp:posOffset>-634670</wp:posOffset>
            </wp:positionV>
            <wp:extent cx="17307764" cy="10149582"/>
            <wp:effectExtent l="0" t="0" r="8890" b="4445"/>
            <wp:wrapNone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" name="Picture 32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7307764" cy="10149582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82816" behindDoc="0" locked="0" layoutInCell="1" allowOverlap="1" wp14:anchorId="2ECAB08A" wp14:editId="39BADEC6">
                <wp:simplePos x="0" y="0"/>
                <wp:positionH relativeFrom="column">
                  <wp:posOffset>-341630</wp:posOffset>
                </wp:positionH>
                <wp:positionV relativeFrom="paragraph">
                  <wp:posOffset>3446780</wp:posOffset>
                </wp:positionV>
                <wp:extent cx="5617845" cy="304800"/>
                <wp:effectExtent l="0" t="0" r="0" b="0"/>
                <wp:wrapSquare wrapText="bothSides"/>
                <wp:docPr id="1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61784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4EFDE197" w14:textId="24DD9DCD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PROFESSOR: 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Carlos Barrico</w:t>
                            </w:r>
                            <w:r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|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Frutuos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Silva, PHD | José </w:t>
                            </w:r>
                            <w:proofErr w:type="spellStart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orgado</w:t>
                            </w:r>
                            <w:proofErr w:type="spellEnd"/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, PHD</w:t>
                            </w:r>
                            <w:r w:rsidR="003649B2" w:rsidRP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br/>
                            </w:r>
                            <w:r w:rsidR="003649B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|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CAB08A" id="_x0000_s1027" type="#_x0000_t202" style="position:absolute;margin-left:-26.9pt;margin-top:271.4pt;width:442.35pt;height:24pt;z-index:25168281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" filled="f" stroked="f">
                <v:textbox>
                  <w:txbxContent>
                    <w:p w14:paraId="4EFDE197" w14:textId="24DD9DCD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PROFESSOR: 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Carlos Barrico</w:t>
                      </w:r>
                      <w:r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|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Frutuos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Silva, PHD | José </w:t>
                      </w:r>
                      <w:proofErr w:type="spellStart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orgado</w:t>
                      </w:r>
                      <w:proofErr w:type="spellEnd"/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, PHD</w:t>
                      </w:r>
                      <w:r w:rsidR="003649B2" w:rsidRP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br/>
                      </w:r>
                      <w:r w:rsidR="003649B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|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649B2">
        <w:rPr>
          <w:noProof/>
        </w:rPr>
        <mc:AlternateContent>
          <mc:Choice Requires="wps">
            <w:drawing>
              <wp:anchor distT="45720" distB="45720" distL="114300" distR="114300" simplePos="0" relativeHeight="251672576" behindDoc="0" locked="0" layoutInCell="1" allowOverlap="1" wp14:anchorId="37EA534F" wp14:editId="6AD4131C">
                <wp:simplePos x="0" y="0"/>
                <wp:positionH relativeFrom="column">
                  <wp:posOffset>3396336</wp:posOffset>
                </wp:positionH>
                <wp:positionV relativeFrom="paragraph">
                  <wp:posOffset>5567883</wp:posOffset>
                </wp:positionV>
                <wp:extent cx="2237740" cy="548640"/>
                <wp:effectExtent l="0" t="0" r="0" b="3810"/>
                <wp:wrapSquare wrapText="bothSides"/>
                <wp:docPr id="6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237740" cy="54864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ADD23AC" w14:textId="02BB3C16" w:rsidR="00DD2C5E" w:rsidRPr="00124E02" w:rsidRDefault="00DD2C5E" w:rsidP="003649B2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Bruno Monteiro, a43994</w:t>
                            </w:r>
                            <w:r w:rsidR="003649B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,</w:t>
                            </w:r>
                          </w:p>
                          <w:p w14:paraId="02551A52" w14:textId="4EC65CA6" w:rsidR="00DD2C5E" w:rsidRPr="00E04FDB" w:rsidRDefault="00DD2C5E" w:rsidP="00E519DF">
                            <w:pPr>
                              <w:jc w:val="right"/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Duarte Arribas, a44585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7EA534F" id="_x0000_s1028" type="#_x0000_t202" style="position:absolute;margin-left:267.45pt;margin-top:438.4pt;width:176.2pt;height:43.2pt;z-index:25167257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" filled="f" stroked="f">
                <v:textbox>
                  <w:txbxContent>
                    <w:p w14:paraId="2ADD23AC" w14:textId="02BB3C16" w:rsidR="00DD2C5E" w:rsidRPr="00124E02" w:rsidRDefault="00DD2C5E" w:rsidP="003649B2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Bruno Monteiro, a43994</w:t>
                      </w:r>
                      <w:r w:rsidR="003649B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,</w:t>
                      </w:r>
                    </w:p>
                    <w:p w14:paraId="02551A52" w14:textId="4EC65CA6" w:rsidR="00DD2C5E" w:rsidRPr="00E04FDB" w:rsidRDefault="00DD2C5E" w:rsidP="00E519DF">
                      <w:pPr>
                        <w:jc w:val="right"/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Duarte Arribas, a44585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519DF">
        <w:rPr>
          <w:noProof/>
        </w:rPr>
        <mc:AlternateContent>
          <mc:Choice Requires="wps">
            <w:drawing>
              <wp:anchor distT="45720" distB="45720" distL="114300" distR="114300" simplePos="0" relativeHeight="251680768" behindDoc="0" locked="0" layoutInCell="1" allowOverlap="1" wp14:anchorId="51E43C66" wp14:editId="7731C310">
                <wp:simplePos x="0" y="0"/>
                <wp:positionH relativeFrom="column">
                  <wp:posOffset>-367030</wp:posOffset>
                </wp:positionH>
                <wp:positionV relativeFrom="paragraph">
                  <wp:posOffset>2141855</wp:posOffset>
                </wp:positionV>
                <wp:extent cx="3620135" cy="415925"/>
                <wp:effectExtent l="0" t="0" r="0" b="3175"/>
                <wp:wrapSquare wrapText="bothSides"/>
                <wp:docPr id="1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3620135" cy="4159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1F71DA14" w14:textId="50EB34BB" w:rsidR="00DD2C5E" w:rsidRPr="003077E2" w:rsidRDefault="00DD2C5E" w:rsidP="00131347">
                            <w:pPr>
                              <w:spacing w:line="276" w:lineRule="auto"/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  <w:lang w:val="en-US"/>
                              </w:rPr>
                              <w:t xml:space="preserve">Segundo </w:t>
                            </w:r>
                            <w:r w:rsidRPr="00124E02">
                              <w:rPr>
                                <w:rFonts w:ascii="Segoe UI" w:hAnsi="Segoe UI" w:cs="Segoe UI"/>
                                <w:b/>
                                <w:bCs/>
                                <w:color w:val="FFFFFF" w:themeColor="background1"/>
                                <w:sz w:val="36"/>
                                <w:szCs w:val="36"/>
                              </w:rPr>
                              <w:t>semestre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1E43C66" id="_x0000_s1029" type="#_x0000_t202" style="position:absolute;margin-left:-28.9pt;margin-top:168.65pt;width:285.05pt;height:32.75pt;z-index:25168076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" filled="f" stroked="f">
                <v:textbox>
                  <w:txbxContent>
                    <w:p w14:paraId="1F71DA14" w14:textId="50EB34BB" w:rsidR="00DD2C5E" w:rsidRPr="003077E2" w:rsidRDefault="00DD2C5E" w:rsidP="00131347">
                      <w:pPr>
                        <w:spacing w:line="276" w:lineRule="auto"/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</w:pPr>
                      <w:r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  <w:lang w:val="en-US"/>
                        </w:rPr>
                        <w:t xml:space="preserve">Segundo </w:t>
                      </w:r>
                      <w:r w:rsidRPr="00124E02">
                        <w:rPr>
                          <w:rFonts w:ascii="Segoe UI" w:hAnsi="Segoe UI" w:cs="Segoe UI"/>
                          <w:b/>
                          <w:bCs/>
                          <w:color w:val="FFFFFF" w:themeColor="background1"/>
                          <w:sz w:val="36"/>
                          <w:szCs w:val="36"/>
                        </w:rPr>
                        <w:t>semestre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A935E9">
        <w:rPr>
          <w:noProof/>
        </w:rPr>
        <mc:AlternateContent>
          <mc:Choice Requires="wps">
            <w:drawing>
              <wp:anchor distT="45720" distB="45720" distL="114300" distR="114300" simplePos="0" relativeHeight="251678720" behindDoc="0" locked="0" layoutInCell="1" allowOverlap="1" wp14:anchorId="522EDA8D" wp14:editId="6B526619">
                <wp:simplePos x="0" y="0"/>
                <wp:positionH relativeFrom="column">
                  <wp:posOffset>-337185</wp:posOffset>
                </wp:positionH>
                <wp:positionV relativeFrom="paragraph">
                  <wp:posOffset>3126105</wp:posOffset>
                </wp:positionV>
                <wp:extent cx="2371090" cy="304800"/>
                <wp:effectExtent l="0" t="0" r="0" b="0"/>
                <wp:wrapSquare wrapText="bothSides"/>
                <wp:docPr id="9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371090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5CFEB227" w14:textId="41E08C37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>ANO LETIVO:</w:t>
                            </w:r>
                            <w:r w:rsidRPr="00280803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2020-202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22EDA8D" id="_x0000_s1030" type="#_x0000_t202" style="position:absolute;margin-left:-26.55pt;margin-top:246.15pt;width:186.7pt;height:24pt;z-index:25167872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" filled="f" stroked="f">
                <v:textbox>
                  <w:txbxContent>
                    <w:p w14:paraId="5CFEB227" w14:textId="41E08C37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>ANO LETIVO:</w:t>
                      </w:r>
                      <w:r w:rsidRPr="00280803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2020-2021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327E08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F6A93CC" wp14:editId="18D1CC7B">
                <wp:simplePos x="0" y="0"/>
                <wp:positionH relativeFrom="leftMargin">
                  <wp:posOffset>313690</wp:posOffset>
                </wp:positionH>
                <wp:positionV relativeFrom="paragraph">
                  <wp:posOffset>1395684</wp:posOffset>
                </wp:positionV>
                <wp:extent cx="766763" cy="4763"/>
                <wp:effectExtent l="19050" t="38100" r="52705" b="52705"/>
                <wp:wrapNone/>
                <wp:docPr id="5" name="Straight Connector 5" descr="text divider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766763" cy="4763"/>
                        </a:xfrm>
                        <a:prstGeom prst="line">
                          <a:avLst/>
                        </a:prstGeom>
                        <a:ln w="76200">
                          <a:solidFill>
                            <a:schemeClr val="bg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line w14:anchorId="40D0027C" id="Straight Connector 5" o:spid="_x0000_s1026" alt="text divider" style="position:absolute;z-index:251666432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page;mso-height-relative:page" from="24.7pt,109.9pt" to="85.1pt,110.3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" strokecolor="white [3212]" strokeweight="6pt">
                <v:stroke joinstyle="miter"/>
                <w10:wrap anchorx="margin"/>
              </v:line>
            </w:pict>
          </mc:Fallback>
        </mc:AlternateContent>
      </w:r>
      <w:r w:rsidR="00F14395">
        <w:rPr>
          <w:noProof/>
        </w:rPr>
        <mc:AlternateContent>
          <mc:Choice Requires="wps">
            <w:drawing>
              <wp:anchor distT="45720" distB="45720" distL="114300" distR="114300" simplePos="0" relativeHeight="251670528" behindDoc="0" locked="0" layoutInCell="1" allowOverlap="1" wp14:anchorId="331857AE" wp14:editId="00B7A286">
                <wp:simplePos x="0" y="0"/>
                <wp:positionH relativeFrom="column">
                  <wp:posOffset>-612140</wp:posOffset>
                </wp:positionH>
                <wp:positionV relativeFrom="paragraph">
                  <wp:posOffset>5857875</wp:posOffset>
                </wp:positionV>
                <wp:extent cx="2549525" cy="277495"/>
                <wp:effectExtent l="0" t="0" r="0" b="0"/>
                <wp:wrapSquare wrapText="bothSides"/>
                <wp:docPr id="18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549525" cy="2774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67A58639" w14:textId="33A603B3" w:rsidR="00DD2C5E" w:rsidRPr="00E04FDB" w:rsidRDefault="00DD2C5E">
                            <w:pP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</w:rPr>
                              <w:t>Última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proofErr w:type="spellStart"/>
                            <w:r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M</w:t>
                            </w:r>
                            <w:r w:rsidRPr="00E519DF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odificação</w:t>
                            </w:r>
                            <w:proofErr w:type="spellEnd"/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: 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begin"/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instrText xml:space="preserve"> DATE \@ "yyyy-MM-dd" </w:instrTex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separate"/>
                            </w:r>
                            <w:r w:rsidR="00AA75FD">
                              <w:rPr>
                                <w:rFonts w:ascii="Roboto" w:hAnsi="Roboto" w:cs="Noto Sans"/>
                                <w:noProof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2021-05-23</w:t>
                            </w:r>
                            <w:r w:rsidRPr="00E04FDB">
                              <w:rPr>
                                <w:rFonts w:ascii="Roboto" w:hAnsi="Roboto" w:cs="Noto Sans"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fldChar w:fldCharType="end"/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31857AE" id="_x0000_t202" coordsize="21600,21600" o:spt="202" path="m,l,21600r21600,l21600,xe">
                <v:stroke joinstyle="miter"/>
                <v:path gradientshapeok="t" o:connecttype="rect"/>
              </v:shapetype>
              <v:shape id="_x0000_s1031" type="#_x0000_t202" style="position:absolute;margin-left:-48.2pt;margin-top:461.25pt;width:200.75pt;height:21.85pt;z-index:251670528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" filled="f" stroked="f">
                <v:textbox>
                  <w:txbxContent>
                    <w:p w14:paraId="67A58639" w14:textId="33A603B3" w:rsidR="00DD2C5E" w:rsidRPr="00E04FDB" w:rsidRDefault="00DD2C5E">
                      <w:pP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124E02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</w:rPr>
                        <w:t>Última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proofErr w:type="spellStart"/>
                      <w:r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M</w:t>
                      </w:r>
                      <w:r w:rsidRPr="00E519DF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odificação</w:t>
                      </w:r>
                      <w:proofErr w:type="spellEnd"/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: 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begin"/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instrText xml:space="preserve"> DATE \@ "yyyy-MM-dd" </w:instrTex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separate"/>
                      </w:r>
                      <w:r w:rsidR="00AA75FD">
                        <w:rPr>
                          <w:rFonts w:ascii="Roboto" w:hAnsi="Roboto" w:cs="Noto Sans"/>
                          <w:noProof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2021-05-23</w:t>
                      </w:r>
                      <w:r w:rsidRPr="00E04FDB">
                        <w:rPr>
                          <w:rFonts w:ascii="Roboto" w:hAnsi="Roboto" w:cs="Noto Sans"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fldChar w:fldCharType="end"/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69091D">
        <w:rPr>
          <w:noProof/>
        </w:rPr>
        <w:drawing>
          <wp:anchor distT="0" distB="0" distL="114300" distR="114300" simplePos="0" relativeHeight="251686912" behindDoc="0" locked="0" layoutInCell="1" allowOverlap="1" wp14:anchorId="16594428" wp14:editId="0D73AB06">
            <wp:simplePos x="0" y="0"/>
            <wp:positionH relativeFrom="column">
              <wp:posOffset>5750095</wp:posOffset>
            </wp:positionH>
            <wp:positionV relativeFrom="paragraph">
              <wp:posOffset>603885</wp:posOffset>
            </wp:positionV>
            <wp:extent cx="1274445" cy="1274445"/>
            <wp:effectExtent l="0" t="0" r="1905" b="1905"/>
            <wp:wrapSquare wrapText="bothSides"/>
            <wp:docPr id="23" name="Picture 23" descr="Universidade da Beira Interior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 descr="Universidade da Beira Interior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4445" cy="1274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w:drawing>
          <wp:anchor distT="0" distB="0" distL="114300" distR="114300" simplePos="0" relativeHeight="251687936" behindDoc="0" locked="0" layoutInCell="1" allowOverlap="1" wp14:anchorId="64E90EE6" wp14:editId="29AB51F3">
            <wp:simplePos x="0" y="0"/>
            <wp:positionH relativeFrom="margin">
              <wp:posOffset>1889760</wp:posOffset>
            </wp:positionH>
            <wp:positionV relativeFrom="paragraph">
              <wp:posOffset>6228901</wp:posOffset>
            </wp:positionV>
            <wp:extent cx="1081405" cy="559435"/>
            <wp:effectExtent l="0" t="0" r="4445" b="0"/>
            <wp:wrapSquare wrapText="bothSides"/>
            <wp:docPr id="25" name="Picture 25" descr="uBibliorum: Departamento de Informática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 descr="uBibliorum: Departamento de Informática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1405" cy="559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00B56E80" wp14:editId="2C7399D1">
                <wp:simplePos x="0" y="0"/>
                <wp:positionH relativeFrom="page">
                  <wp:align>left</wp:align>
                </wp:positionH>
                <wp:positionV relativeFrom="paragraph">
                  <wp:posOffset>612699</wp:posOffset>
                </wp:positionV>
                <wp:extent cx="6273165" cy="6223635"/>
                <wp:effectExtent l="0" t="0" r="0" b="5715"/>
                <wp:wrapNone/>
                <wp:docPr id="2" name="Rectangle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73165" cy="6223635"/>
                        </a:xfrm>
                        <a:prstGeom prst="rect">
                          <a:avLst/>
                        </a:prstGeom>
                        <a:solidFill>
                          <a:srgbClr val="000000">
                            <a:alpha val="54902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8B7DB2B" w14:textId="034D69E3" w:rsidR="00DD2C5E" w:rsidRDefault="00DD2C5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00B56E80" id="Rectangle 2" o:spid="_x0000_s1032" style="position:absolute;margin-left:0;margin-top:48.25pt;width:493.95pt;height:490.05pt;z-index:2516602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" fillcolor="black" stroked="f" strokeweight="1pt">
                <v:fill opacity="35980f"/>
                <v:textbox>
                  <w:txbxContent>
                    <w:p w14:paraId="28B7DB2B" w14:textId="034D69E3" w:rsidR="00DD2C5E" w:rsidRDefault="00DD2C5E"/>
                  </w:txbxContent>
                </v:textbox>
                <w10:wrap anchorx="page"/>
              </v:rect>
            </w:pict>
          </mc:Fallback>
        </mc:AlternateContent>
      </w:r>
      <w:r w:rsidR="006F74B6">
        <w:rPr>
          <w:noProof/>
        </w:rPr>
        <mc:AlternateContent>
          <mc:Choice Requires="wps">
            <w:drawing>
              <wp:anchor distT="0" distB="0" distL="114300" distR="114300" simplePos="0" relativeHeight="251685888" behindDoc="0" locked="0" layoutInCell="1" allowOverlap="1" wp14:anchorId="7656F562" wp14:editId="69E0A5CA">
                <wp:simplePos x="0" y="0"/>
                <wp:positionH relativeFrom="page">
                  <wp:align>left</wp:align>
                </wp:positionH>
                <wp:positionV relativeFrom="paragraph">
                  <wp:posOffset>6176101</wp:posOffset>
                </wp:positionV>
                <wp:extent cx="6264275" cy="661639"/>
                <wp:effectExtent l="0" t="0" r="3175" b="5715"/>
                <wp:wrapNone/>
                <wp:docPr id="14" name="Rectangle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264275" cy="661639"/>
                        </a:xfrm>
                        <a:prstGeom prst="rect">
                          <a:avLst/>
                        </a:prstGeom>
                        <a:solidFill>
                          <a:srgbClr val="FFFFFF">
                            <a:alpha val="69804"/>
                          </a:srgbClr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F9D8CF4" id="Rectangle 14" o:spid="_x0000_s1026" style="position:absolute;margin-left:0;margin-top:486.3pt;width:493.25pt;height:52.1pt;z-index:251685888;visibility:visible;mso-wrap-style:square;mso-width-percent:0;mso-height-percent:0;mso-wrap-distance-left:9pt;mso-wrap-distance-top:0;mso-wrap-distance-right:9pt;mso-wrap-distance-bottom:0;mso-position-horizontal:left;mso-position-horizontal-relative:page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" stroked="f" strokeweight="1pt">
                <v:fill opacity="45746f"/>
                <w10:wrap anchorx="page"/>
              </v:rect>
            </w:pict>
          </mc:Fallback>
        </mc:AlternateContent>
      </w:r>
      <w:r w:rsidR="00FB2516">
        <w:rPr>
          <w:noProof/>
        </w:rPr>
        <mc:AlternateContent>
          <mc:Choice Requires="wps">
            <w:drawing>
              <wp:anchor distT="45720" distB="45720" distL="114300" distR="114300" simplePos="0" relativeHeight="251684864" behindDoc="0" locked="0" layoutInCell="1" allowOverlap="1" wp14:anchorId="0458CC1D" wp14:editId="7E57C008">
                <wp:simplePos x="0" y="0"/>
                <wp:positionH relativeFrom="column">
                  <wp:posOffset>-352239</wp:posOffset>
                </wp:positionH>
                <wp:positionV relativeFrom="paragraph">
                  <wp:posOffset>3750310</wp:posOffset>
                </wp:positionV>
                <wp:extent cx="2088515" cy="304800"/>
                <wp:effectExtent l="0" t="0" r="0" b="0"/>
                <wp:wrapSquare wrapText="bothSides"/>
                <wp:docPr id="13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088515" cy="304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038C701E" w14:textId="5CA353D1" w:rsidR="00DD2C5E" w:rsidRPr="00280803" w:rsidRDefault="00DD2C5E" w:rsidP="00131347">
                            <w:pPr>
                              <w:spacing w:line="276" w:lineRule="auto"/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Engenharia</w:t>
                            </w:r>
                            <w:r w:rsidRPr="003E4CA7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  <w:t xml:space="preserve"> </w:t>
                            </w:r>
                            <w:r w:rsidRPr="00124E02">
                              <w:rPr>
                                <w:rFonts w:ascii="Roboto" w:hAnsi="Roboto" w:cs="Segoe UI"/>
                                <w:b/>
                                <w:bCs/>
                                <w:color w:val="FFFFFF" w:themeColor="background1"/>
                                <w:sz w:val="28"/>
                                <w:szCs w:val="28"/>
                              </w:rPr>
                              <w:t>Informática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458CC1D" id="_x0000_s1033" type="#_x0000_t202" style="position:absolute;margin-left:-27.75pt;margin-top:295.3pt;width:164.45pt;height:24pt;z-index:2516848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" filled="f" stroked="f">
                <v:textbox>
                  <w:txbxContent>
                    <w:p w14:paraId="038C701E" w14:textId="5CA353D1" w:rsidR="00DD2C5E" w:rsidRPr="00280803" w:rsidRDefault="00DD2C5E" w:rsidP="00131347">
                      <w:pPr>
                        <w:spacing w:line="276" w:lineRule="auto"/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Engenharia</w:t>
                      </w:r>
                      <w:r w:rsidRPr="003E4CA7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  <w:t xml:space="preserve"> </w:t>
                      </w:r>
                      <w:r w:rsidRPr="00124E02">
                        <w:rPr>
                          <w:rFonts w:ascii="Roboto" w:hAnsi="Roboto" w:cs="Segoe UI"/>
                          <w:b/>
                          <w:bCs/>
                          <w:color w:val="FFFFFF" w:themeColor="background1"/>
                          <w:sz w:val="28"/>
                          <w:szCs w:val="28"/>
                        </w:rPr>
                        <w:t>Informática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E4638D">
        <w:rPr>
          <w:noProof/>
        </w:rPr>
        <mc:AlternateContent>
          <mc:Choice Requires="wps">
            <w:drawing>
              <wp:anchor distT="45720" distB="45720" distL="114300" distR="114300" simplePos="0" relativeHeight="251664384" behindDoc="0" locked="0" layoutInCell="1" allowOverlap="1" wp14:anchorId="0341F8AD" wp14:editId="261EFD38">
                <wp:simplePos x="0" y="0"/>
                <wp:positionH relativeFrom="column">
                  <wp:posOffset>-384175</wp:posOffset>
                </wp:positionH>
                <wp:positionV relativeFrom="paragraph">
                  <wp:posOffset>746125</wp:posOffset>
                </wp:positionV>
                <wp:extent cx="5724525" cy="70929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724525" cy="70929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2D5E7DB4" w14:textId="481DD2B3" w:rsidR="00DD2C5E" w:rsidRPr="00124E02" w:rsidRDefault="00411073">
                            <w:pP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</w:pPr>
                            <w:r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>Librorithm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b/>
                                <w:bCs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(</w:t>
                            </w:r>
                            <w:r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>AED</w:t>
                            </w:r>
                            <w:r w:rsidR="00DD2C5E" w:rsidRPr="00124E02">
                              <w:rPr>
                                <w:rFonts w:ascii="Noto Sans" w:hAnsi="Noto Sans" w:cs="Noto Sans"/>
                                <w:color w:val="FFFFFF" w:themeColor="background1"/>
                                <w:sz w:val="44"/>
                                <w:szCs w:val="44"/>
                              </w:rPr>
                              <w:t xml:space="preserve"> Trabalho Prático)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341F8AD" id="_x0000_s1034" type="#_x0000_t202" style="position:absolute;margin-left:-30.25pt;margin-top:58.75pt;width:450.75pt;height:55.85pt;z-index:25166438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" filled="f" stroked="f">
                <v:textbox>
                  <w:txbxContent>
                    <w:p w14:paraId="2D5E7DB4" w14:textId="481DD2B3" w:rsidR="00DD2C5E" w:rsidRPr="00124E02" w:rsidRDefault="00411073">
                      <w:pP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</w:pPr>
                      <w:r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>Librorithm</w:t>
                      </w:r>
                      <w:r w:rsidR="00DD2C5E" w:rsidRPr="00124E02">
                        <w:rPr>
                          <w:rFonts w:ascii="Noto Sans" w:hAnsi="Noto Sans" w:cs="Noto Sans"/>
                          <w:b/>
                          <w:bCs/>
                          <w:color w:val="FFFFFF" w:themeColor="background1"/>
                          <w:sz w:val="44"/>
                          <w:szCs w:val="44"/>
                        </w:rPr>
                        <w:t xml:space="preserve"> 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(</w:t>
                      </w:r>
                      <w:r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>AED</w:t>
                      </w:r>
                      <w:r w:rsidR="00DD2C5E" w:rsidRPr="00124E02">
                        <w:rPr>
                          <w:rFonts w:ascii="Noto Sans" w:hAnsi="Noto Sans" w:cs="Noto Sans"/>
                          <w:color w:val="FFFFFF" w:themeColor="background1"/>
                          <w:sz w:val="44"/>
                          <w:szCs w:val="44"/>
                        </w:rPr>
                        <w:t xml:space="preserve"> Trabalho Prático)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52D6BAB6" w14:textId="1DF8EE64" w:rsidR="007729C6" w:rsidRPr="00891CBF" w:rsidRDefault="006149FD" w:rsidP="00891CBF">
      <w:pPr>
        <w:pBdr>
          <w:top w:val="single" w:sz="8" w:space="1" w:color="auto"/>
          <w:bottom w:val="single" w:sz="8" w:space="1" w:color="auto"/>
        </w:pBdr>
        <w:spacing w:after="240" w:line="240" w:lineRule="auto"/>
        <w:jc w:val="right"/>
        <w:rPr>
          <w:rFonts w:ascii="Playfair Display" w:hAnsi="Playfair Display"/>
          <w:b/>
          <w:bCs/>
          <w:sz w:val="80"/>
          <w:szCs w:val="80"/>
        </w:rPr>
      </w:pPr>
      <w:r w:rsidRPr="006149FD">
        <w:rPr>
          <w:rFonts w:ascii="Playfair Display" w:hAnsi="Playfair Display"/>
          <w:b/>
          <w:bCs/>
          <w:sz w:val="80"/>
          <w:szCs w:val="80"/>
        </w:rPr>
        <w:lastRenderedPageBreak/>
        <w:t>Í</w:t>
      </w:r>
      <w:r w:rsidR="006206A4">
        <w:rPr>
          <w:rFonts w:ascii="Playfair Display" w:hAnsi="Playfair Display"/>
          <w:b/>
          <w:bCs/>
          <w:sz w:val="80"/>
          <w:szCs w:val="80"/>
        </w:rPr>
        <w:t>n</w:t>
      </w:r>
      <w:r w:rsidRPr="006149FD">
        <w:rPr>
          <w:rFonts w:ascii="Playfair Display" w:hAnsi="Playfair Display"/>
          <w:b/>
          <w:bCs/>
          <w:sz w:val="80"/>
          <w:szCs w:val="80"/>
        </w:rPr>
        <w:t>dice</w:t>
      </w:r>
    </w:p>
    <w:p w14:paraId="380CB901" w14:textId="72E67F24" w:rsidR="00FD5E6C" w:rsidRDefault="008C3B16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r>
        <w:fldChar w:fldCharType="begin"/>
      </w:r>
      <w:r>
        <w:instrText xml:space="preserve"> TOC \o "1-5" \h \z \u </w:instrText>
      </w:r>
      <w:r>
        <w:fldChar w:fldCharType="separate"/>
      </w:r>
      <w:hyperlink w:anchor="_Toc72671226" w:history="1">
        <w:r w:rsidR="00FD5E6C" w:rsidRPr="00266403">
          <w:rPr>
            <w:rStyle w:val="Hyperlink"/>
            <w:noProof/>
          </w:rPr>
          <w:t>Introdução</w:t>
        </w:r>
        <w:r w:rsidR="00FD5E6C">
          <w:rPr>
            <w:noProof/>
            <w:webHidden/>
          </w:rPr>
          <w:tab/>
        </w:r>
        <w:r w:rsidR="00FD5E6C">
          <w:rPr>
            <w:noProof/>
            <w:webHidden/>
          </w:rPr>
          <w:fldChar w:fldCharType="begin"/>
        </w:r>
        <w:r w:rsidR="00FD5E6C">
          <w:rPr>
            <w:noProof/>
            <w:webHidden/>
          </w:rPr>
          <w:instrText xml:space="preserve"> PAGEREF _Toc72671226 \h </w:instrText>
        </w:r>
        <w:r w:rsidR="00FD5E6C">
          <w:rPr>
            <w:noProof/>
            <w:webHidden/>
          </w:rPr>
        </w:r>
        <w:r w:rsidR="00FD5E6C">
          <w:rPr>
            <w:noProof/>
            <w:webHidden/>
          </w:rPr>
          <w:fldChar w:fldCharType="separate"/>
        </w:r>
        <w:r w:rsidR="00FD5E6C">
          <w:rPr>
            <w:noProof/>
            <w:webHidden/>
          </w:rPr>
          <w:t>2</w:t>
        </w:r>
        <w:r w:rsidR="00FD5E6C">
          <w:rPr>
            <w:noProof/>
            <w:webHidden/>
          </w:rPr>
          <w:fldChar w:fldCharType="end"/>
        </w:r>
      </w:hyperlink>
    </w:p>
    <w:p w14:paraId="5B223AAC" w14:textId="6B20C42E" w:rsidR="00FD5E6C" w:rsidRDefault="00FD5E6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27" w:history="1">
        <w:r w:rsidRPr="00266403">
          <w:rPr>
            <w:rStyle w:val="Hyperlink"/>
            <w:noProof/>
          </w:rPr>
          <w:t>Como compilar e correr?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4B31B41F" w14:textId="21915196" w:rsidR="00FD5E6C" w:rsidRDefault="00FD5E6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28" w:history="1">
        <w:r w:rsidRPr="00266403">
          <w:rPr>
            <w:rStyle w:val="Hyperlink"/>
            <w:noProof/>
          </w:rPr>
          <w:t>Explicação do progr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CD7E8B8" w14:textId="0D0D9CA6" w:rsidR="00FD5E6C" w:rsidRDefault="00FD5E6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29" w:history="1">
        <w:r w:rsidRPr="00266403">
          <w:rPr>
            <w:rStyle w:val="Hyperlink"/>
            <w:noProof/>
          </w:rPr>
          <w:t>Inici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1207C46C" w14:textId="3C482B7A" w:rsidR="00FD5E6C" w:rsidRDefault="00FD5E6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0" w:history="1">
        <w:r w:rsidRPr="00266403">
          <w:rPr>
            <w:rStyle w:val="Hyperlink"/>
            <w:noProof/>
          </w:rPr>
          <w:t>Main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4F071416" w14:textId="34343A23" w:rsidR="00FD5E6C" w:rsidRDefault="00FD5E6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1" w:history="1">
        <w:r w:rsidRPr="00266403">
          <w:rPr>
            <w:rStyle w:val="Hyperlink"/>
            <w:noProof/>
          </w:rPr>
          <w:t>Sinais, saida do programa e correcao de memory leak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5D9A7A50" w14:textId="350919B2" w:rsidR="00FD5E6C" w:rsidRDefault="00FD5E6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2" w:history="1">
        <w:r w:rsidRPr="00266403">
          <w:rPr>
            <w:rStyle w:val="Hyperlink"/>
            <w:noProof/>
          </w:rPr>
          <w:t>Prompt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A53459A" w14:textId="29D00560" w:rsidR="00FD5E6C" w:rsidRDefault="00FD5E6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3" w:history="1">
        <w:r w:rsidRPr="00266403">
          <w:rPr>
            <w:rStyle w:val="Hyperlink"/>
            <w:noProof/>
          </w:rPr>
          <w:t>Separação por ficheiros e documentação do códig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7A1E60F" w14:textId="39D6913B" w:rsidR="00FD5E6C" w:rsidRDefault="00FD5E6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4" w:history="1">
        <w:r w:rsidRPr="00266403">
          <w:rPr>
            <w:rStyle w:val="Hyperlink"/>
            <w:noProof/>
          </w:rPr>
          <w:t>Modularidade e globalizacao do program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903A15E" w14:textId="5A82EA6F" w:rsidR="00FD5E6C" w:rsidRDefault="00FD5E6C">
      <w:pPr>
        <w:pStyle w:val="TOC3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5" w:history="1">
        <w:r w:rsidRPr="00266403">
          <w:rPr>
            <w:rStyle w:val="Hyperlink"/>
            <w:noProof/>
          </w:rPr>
          <w:t>Recuperabilida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7B527DC5" w14:textId="7B794563" w:rsidR="00FD5E6C" w:rsidRDefault="00FD5E6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6" w:history="1">
        <w:r w:rsidRPr="00266403">
          <w:rPr>
            <w:rStyle w:val="Hyperlink"/>
            <w:noProof/>
          </w:rPr>
          <w:t>File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26AFDA9D" w14:textId="10F19711" w:rsidR="00FD5E6C" w:rsidRDefault="00FD5E6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7" w:history="1">
        <w:r w:rsidRPr="00266403">
          <w:rPr>
            <w:rStyle w:val="Hyperlink"/>
            <w:noProof/>
          </w:rPr>
          <w:t>Book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362902D" w14:textId="01203613" w:rsidR="00FD5E6C" w:rsidRDefault="00FD5E6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8" w:history="1">
        <w:r w:rsidRPr="00266403">
          <w:rPr>
            <w:rStyle w:val="Hyperlink"/>
            <w:noProof/>
          </w:rPr>
          <w:t>Client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3741F1B4" w14:textId="6C3A5096" w:rsidR="00FD5E6C" w:rsidRDefault="00FD5E6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39" w:history="1">
        <w:r w:rsidRPr="00266403">
          <w:rPr>
            <w:rStyle w:val="Hyperlink"/>
            <w:noProof/>
          </w:rPr>
          <w:t>Order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3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77E25AAF" w14:textId="31709CED" w:rsidR="00FD5E6C" w:rsidRDefault="00FD5E6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40" w:history="1">
        <w:r w:rsidRPr="00266403">
          <w:rPr>
            <w:rStyle w:val="Hyperlink"/>
            <w:noProof/>
          </w:rPr>
          <w:t>Operations Menu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4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9</w:t>
        </w:r>
        <w:r>
          <w:rPr>
            <w:noProof/>
            <w:webHidden/>
          </w:rPr>
          <w:fldChar w:fldCharType="end"/>
        </w:r>
      </w:hyperlink>
    </w:p>
    <w:p w14:paraId="41BDD2AD" w14:textId="4F753780" w:rsidR="00FD5E6C" w:rsidRDefault="00FD5E6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41" w:history="1">
        <w:r w:rsidRPr="00266403">
          <w:rPr>
            <w:rStyle w:val="Hyperlink"/>
            <w:noProof/>
          </w:rPr>
          <w:t>Algoritmo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4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A480E4A" w14:textId="7D0EB536" w:rsidR="00FD5E6C" w:rsidRDefault="00FD5E6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42" w:history="1">
        <w:r w:rsidRPr="00266403">
          <w:rPr>
            <w:rStyle w:val="Hyperlink"/>
            <w:noProof/>
          </w:rPr>
          <w:t>Merge Sort em linked lis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4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2</w:t>
        </w:r>
        <w:r>
          <w:rPr>
            <w:noProof/>
            <w:webHidden/>
          </w:rPr>
          <w:fldChar w:fldCharType="end"/>
        </w:r>
      </w:hyperlink>
    </w:p>
    <w:p w14:paraId="295905C0" w14:textId="64368190" w:rsidR="00FD5E6C" w:rsidRDefault="00FD5E6C">
      <w:pPr>
        <w:pStyle w:val="TOC2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43" w:history="1">
        <w:r w:rsidRPr="00266403">
          <w:rPr>
            <w:rStyle w:val="Hyperlink"/>
            <w:noProof/>
          </w:rPr>
          <w:t>Insertion Sort em Array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14:paraId="573E5A8F" w14:textId="77517BED" w:rsidR="00FD5E6C" w:rsidRDefault="00FD5E6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44" w:history="1">
        <w:r w:rsidRPr="00266403">
          <w:rPr>
            <w:rStyle w:val="Hyperlink"/>
            <w:noProof/>
          </w:rPr>
          <w:t>Conclusã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14:paraId="0E25088D" w14:textId="7E1AB228" w:rsidR="00FD5E6C" w:rsidRDefault="00FD5E6C">
      <w:pPr>
        <w:pStyle w:val="TOC1"/>
        <w:tabs>
          <w:tab w:val="right" w:leader="dot" w:pos="10302"/>
        </w:tabs>
        <w:rPr>
          <w:rFonts w:asciiTheme="minorHAnsi" w:eastAsiaTheme="minorEastAsia" w:hAnsiTheme="minorHAnsi"/>
          <w:noProof/>
          <w:color w:val="auto"/>
          <w:lang w:val="en-CA" w:eastAsia="en-CA"/>
        </w:rPr>
      </w:pPr>
      <w:hyperlink w:anchor="_Toc72671245" w:history="1">
        <w:r w:rsidRPr="00266403">
          <w:rPr>
            <w:rStyle w:val="Hyperlink"/>
            <w:noProof/>
          </w:rPr>
          <w:t>Bibliografi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726712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6</w:t>
        </w:r>
        <w:r>
          <w:rPr>
            <w:noProof/>
            <w:webHidden/>
          </w:rPr>
          <w:fldChar w:fldCharType="end"/>
        </w:r>
      </w:hyperlink>
    </w:p>
    <w:p w14:paraId="4E476D10" w14:textId="3DC5D294" w:rsidR="00203463" w:rsidRDefault="008C3B16" w:rsidP="00C218A6">
      <w:r>
        <w:fldChar w:fldCharType="end"/>
      </w:r>
    </w:p>
    <w:p w14:paraId="328D37ED" w14:textId="77777777" w:rsidR="00203463" w:rsidRDefault="00203463">
      <w:pPr>
        <w:spacing w:after="160" w:line="259" w:lineRule="auto"/>
      </w:pPr>
      <w:r>
        <w:br w:type="page"/>
      </w:r>
    </w:p>
    <w:p w14:paraId="3CB6473D" w14:textId="28F00E7E" w:rsidR="00154C5B" w:rsidRDefault="001D6F88" w:rsidP="00B21359">
      <w:pPr>
        <w:pStyle w:val="Heading1"/>
      </w:pPr>
      <w:bookmarkStart w:id="0" w:name="_Toc72671226"/>
      <w:r>
        <w:lastRenderedPageBreak/>
        <w:t>Intr</w:t>
      </w:r>
      <w:r w:rsidR="005C0482">
        <w:t>o</w:t>
      </w:r>
      <w:r>
        <w:t>du</w:t>
      </w:r>
      <w:r w:rsidR="00415D70" w:rsidRPr="00415D70">
        <w:t>çã</w:t>
      </w:r>
      <w:r w:rsidR="00415D70">
        <w:t>o</w:t>
      </w:r>
      <w:bookmarkEnd w:id="0"/>
    </w:p>
    <w:p w14:paraId="76BE027C" w14:textId="117AAA57" w:rsidR="005075D4" w:rsidRDefault="005C0482" w:rsidP="00E77ACC">
      <w:r>
        <w:t>Neste trabalho pretendemos construir uma aplica</w:t>
      </w:r>
      <w:r w:rsidR="00422D6E">
        <w:t>çã</w:t>
      </w:r>
      <w:r>
        <w:t>o de gest</w:t>
      </w:r>
      <w:r w:rsidR="00422D6E">
        <w:t>ã</w:t>
      </w:r>
      <w:r>
        <w:t>o de uma biblioteca digit</w:t>
      </w:r>
      <w:r w:rsidR="003B65F6">
        <w:t>al. Para tal, implementaremos diversas estruturas de dados e os seus algoritmos, de forma a tornar a aplica</w:t>
      </w:r>
      <w:r w:rsidR="002E6E47">
        <w:t>ção</w:t>
      </w:r>
      <w:r w:rsidR="003B65F6">
        <w:t xml:space="preserve"> mais otimizada e r</w:t>
      </w:r>
      <w:r w:rsidR="002E6E47">
        <w:t>á</w:t>
      </w:r>
      <w:r w:rsidR="003B65F6">
        <w:t>pida.</w:t>
      </w:r>
    </w:p>
    <w:p w14:paraId="6825344A" w14:textId="1E6B98A5" w:rsidR="0060066B" w:rsidRDefault="005075D4" w:rsidP="00E77ACC">
      <w:r>
        <w:t xml:space="preserve">Objetivamos o conhecimento de conseguir aplicar estruturas de dados </w:t>
      </w:r>
      <w:r w:rsidR="005E4B73">
        <w:t>a um projeto real, de aplica</w:t>
      </w:r>
      <w:r w:rsidR="002E6E47">
        <w:t xml:space="preserve">ção </w:t>
      </w:r>
      <w:r w:rsidR="005E4B73">
        <w:t>real.</w:t>
      </w:r>
    </w:p>
    <w:p w14:paraId="478FF0CF" w14:textId="06E7E038" w:rsidR="00154C5B" w:rsidRPr="005075D4" w:rsidRDefault="0060066B" w:rsidP="00E77ACC">
      <w:r>
        <w:t>Este projeto armazena dados permantentemente em ficheiros e aplica diversos algoritmos para operacoes segundo clientes, livros e pedidos de uma biblioteca.</w:t>
      </w:r>
      <w:r w:rsidR="00154C5B">
        <w:br w:type="page"/>
      </w:r>
    </w:p>
    <w:p w14:paraId="3E72708A" w14:textId="64948B50" w:rsidR="00B403DD" w:rsidRDefault="0032029D" w:rsidP="00B403DD">
      <w:pPr>
        <w:pStyle w:val="Heading1"/>
      </w:pPr>
      <w:bookmarkStart w:id="1" w:name="_Toc72671227"/>
      <w:r>
        <w:lastRenderedPageBreak/>
        <w:t>Como compilar e correr?</w:t>
      </w:r>
      <w:bookmarkEnd w:id="1"/>
    </w:p>
    <w:p w14:paraId="57B1AAD3" w14:textId="77777777" w:rsidR="00673478" w:rsidRDefault="00673478" w:rsidP="00673478">
      <w:r>
        <w:t xml:space="preserve">Para compilar o programa, existe um makefile dentro da pasta principal </w:t>
      </w:r>
      <w:r>
        <w:rPr>
          <w:b/>
          <w:bCs/>
        </w:rPr>
        <w:t>librorithm</w:t>
      </w:r>
      <w:r>
        <w:t>. Numa shell de linux, correr o seguinte comando:</w:t>
      </w:r>
    </w:p>
    <w:p w14:paraId="13FC72E1" w14:textId="77777777" w:rsidR="00673478" w:rsidRDefault="00673478">
      <w:pPr>
        <w:spacing w:after="160" w:line="259" w:lineRule="auto"/>
      </w:pPr>
      <m:oMathPara>
        <m:oMath>
          <m:r>
            <w:rPr>
              <w:rFonts w:ascii="Cambria Math" w:hAnsi="Cambria Math"/>
            </w:rPr>
            <m:t>make rls</m:t>
          </m:r>
        </m:oMath>
      </m:oMathPara>
    </w:p>
    <w:p w14:paraId="1DC9F802" w14:textId="5CE47055" w:rsidR="00DA6577" w:rsidRDefault="00DA6577">
      <w:pPr>
        <w:spacing w:after="160" w:line="259" w:lineRule="auto"/>
      </w:pPr>
      <w:r>
        <w:t>Em caso de corru</w:t>
      </w:r>
      <w:r w:rsidR="00860BB7">
        <w:t>p</w:t>
      </w:r>
      <w:r w:rsidR="00860BB7" w:rsidRPr="00860BB7">
        <w:t>çã</w:t>
      </w:r>
      <w:r>
        <w:t>o, correr antes o comando:</w:t>
      </w:r>
    </w:p>
    <w:p w14:paraId="17AA4B17" w14:textId="77777777" w:rsidR="00DA6577" w:rsidRDefault="00DA6577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make clean</m:t>
          </m:r>
        </m:oMath>
      </m:oMathPara>
    </w:p>
    <w:p w14:paraId="53A287ED" w14:textId="77777777" w:rsidR="00595BB5" w:rsidRDefault="00DA6577">
      <w:pPr>
        <w:spacing w:after="160" w:line="259" w:lineRule="auto"/>
      </w:pPr>
      <w:r>
        <w:t>e de seguida o primeiro</w:t>
      </w:r>
      <w:r w:rsidR="00595BB5">
        <w:t>.</w:t>
      </w:r>
    </w:p>
    <w:p w14:paraId="6951B772" w14:textId="77777777" w:rsidR="00595BB5" w:rsidRDefault="00595BB5">
      <w:pPr>
        <w:spacing w:after="160" w:line="259" w:lineRule="auto"/>
      </w:pPr>
      <w:r>
        <w:t>Para correr o programa, simplesmente correr:</w:t>
      </w:r>
    </w:p>
    <w:p w14:paraId="176DD203" w14:textId="77777777" w:rsidR="00022FC8" w:rsidRDefault="00595BB5">
      <w:pPr>
        <w:spacing w:after="160" w:line="259" w:lineRule="auto"/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bin/librorithm</m:t>
          </m:r>
        </m:oMath>
      </m:oMathPara>
    </w:p>
    <w:p w14:paraId="7875814E" w14:textId="699515AF" w:rsidR="006B7AC7" w:rsidRPr="00022FC8" w:rsidRDefault="006B7AC7">
      <w:pPr>
        <w:spacing w:after="160" w:line="259" w:lineRule="auto"/>
        <w:rPr>
          <w:rFonts w:eastAsiaTheme="minorEastAsia"/>
        </w:rPr>
      </w:pPr>
      <w:r>
        <w:br w:type="page"/>
      </w:r>
    </w:p>
    <w:p w14:paraId="5B8E2D38" w14:textId="4C6FCF6E" w:rsidR="0080095D" w:rsidRDefault="0080095D" w:rsidP="0080095D">
      <w:pPr>
        <w:pStyle w:val="Heading1"/>
      </w:pPr>
      <w:bookmarkStart w:id="2" w:name="_Toc72671228"/>
      <w:r>
        <w:lastRenderedPageBreak/>
        <w:t>Explica</w:t>
      </w:r>
      <w:r w:rsidRPr="0080095D">
        <w:t>çã</w:t>
      </w:r>
      <w:r>
        <w:t>o do programa</w:t>
      </w:r>
      <w:bookmarkEnd w:id="2"/>
    </w:p>
    <w:p w14:paraId="10C0B52C" w14:textId="6D157267" w:rsidR="00E7666F" w:rsidRDefault="00E7666F" w:rsidP="00E7666F">
      <w:pPr>
        <w:pStyle w:val="Heading2"/>
      </w:pPr>
      <w:bookmarkStart w:id="3" w:name="_Toc72671229"/>
      <w:r>
        <w:t>Inicio</w:t>
      </w:r>
      <w:bookmarkEnd w:id="3"/>
    </w:p>
    <w:p w14:paraId="6AD2BFC5" w14:textId="4874FF1C" w:rsidR="00310312" w:rsidRPr="00310312" w:rsidRDefault="00310312" w:rsidP="00310312">
      <w:pPr>
        <w:pStyle w:val="Heading3"/>
      </w:pPr>
      <w:bookmarkStart w:id="4" w:name="_Toc72671230"/>
      <w:r>
        <w:t>Main Menu</w:t>
      </w:r>
      <w:bookmarkEnd w:id="4"/>
    </w:p>
    <w:p w14:paraId="67AD1CB9" w14:textId="5ED0F12A" w:rsidR="00AC4C22" w:rsidRDefault="00653645" w:rsidP="00D44F64">
      <w:r>
        <w:t>Inicialm</w:t>
      </w:r>
      <w:r w:rsidR="00465447">
        <w:t>ente, o programa come</w:t>
      </w:r>
      <w:r w:rsidR="00465447" w:rsidRPr="00465447">
        <w:t>ç</w:t>
      </w:r>
      <w:r w:rsidR="00AC4C22">
        <w:t>a com o menu principal e uma prompt:</w:t>
      </w:r>
    </w:p>
    <w:p w14:paraId="502EE744" w14:textId="55E62783" w:rsidR="00AC4C22" w:rsidRDefault="00AC4C22" w:rsidP="00D44F64">
      <w:r w:rsidRPr="00AC4C22">
        <w:rPr>
          <w:noProof/>
        </w:rPr>
        <w:drawing>
          <wp:inline distT="0" distB="0" distL="0" distR="0" wp14:anchorId="7986B03E" wp14:editId="3C5AB840">
            <wp:extent cx="3250268" cy="2204113"/>
            <wp:effectExtent l="0" t="0" r="7620" b="5715"/>
            <wp:docPr id="1" name="Picture 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ext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254155" cy="220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46D7A2" w14:textId="20C187BF" w:rsidR="00AC4C22" w:rsidRDefault="00AC4C22" w:rsidP="00D44F64">
      <w:pPr>
        <w:rPr>
          <w:rFonts w:eastAsiaTheme="minorEastAsia"/>
        </w:rPr>
      </w:pPr>
      <w:r>
        <w:t>O menu inicial cont</w:t>
      </w:r>
      <w:r w:rsidR="002E6E47">
        <w:t>é</w:t>
      </w:r>
      <w:r>
        <w:t>m todas as op</w:t>
      </w:r>
      <w:r w:rsidR="002E6E47">
        <w:t>ções</w:t>
      </w:r>
      <w:r>
        <w:t xml:space="preserve"> descritas no enunciado, numeradas de </w:t>
      </w:r>
      <m:oMath>
        <m:r>
          <w:rPr>
            <w:rFonts w:ascii="Cambria Math" w:hAnsi="Cambria Math"/>
          </w:rPr>
          <m:t>1-5</m:t>
        </m:r>
      </m:oMath>
      <w:r>
        <w:t xml:space="preserve">, e 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para sair do programa.</w:t>
      </w:r>
    </w:p>
    <w:p w14:paraId="6AC1B598" w14:textId="4096A162" w:rsidR="00310312" w:rsidRDefault="00310312" w:rsidP="00310312">
      <w:pPr>
        <w:pStyle w:val="Heading3"/>
        <w:rPr>
          <w:rFonts w:eastAsiaTheme="minorEastAsia"/>
        </w:rPr>
      </w:pPr>
      <w:bookmarkStart w:id="5" w:name="_Toc72671231"/>
      <w:r>
        <w:rPr>
          <w:rFonts w:eastAsiaTheme="minorEastAsia"/>
        </w:rPr>
        <w:t>Sinais, saida do programa e correcao de memory leaks</w:t>
      </w:r>
      <w:bookmarkEnd w:id="5"/>
    </w:p>
    <w:p w14:paraId="799869EB" w14:textId="7B666FF8" w:rsidR="00DB7098" w:rsidRDefault="001306B5" w:rsidP="00D44F64">
      <w:r>
        <w:t>Fizemos uma dete</w:t>
      </w:r>
      <w:r w:rsidR="002E6E47">
        <w:t>çã</w:t>
      </w:r>
      <w:r>
        <w:t xml:space="preserve">o de sinais de sistema, nomeadamente o </w:t>
      </w:r>
      <w:r w:rsidRPr="001306B5">
        <w:rPr>
          <w:b/>
          <w:bCs/>
        </w:rPr>
        <w:t>interrupt signal</w:t>
      </w:r>
      <w:r>
        <w:t xml:space="preserve"> (quando o ctrl-c </w:t>
      </w:r>
      <w:r w:rsidR="002E6E47">
        <w:t xml:space="preserve">é </w:t>
      </w:r>
      <w:r>
        <w:t>premido)</w:t>
      </w:r>
      <w:r w:rsidR="002D7841">
        <w:t xml:space="preserve"> e o </w:t>
      </w:r>
      <w:r w:rsidR="002D7841">
        <w:rPr>
          <w:b/>
          <w:bCs/>
        </w:rPr>
        <w:t>quit signal</w:t>
      </w:r>
      <w:r w:rsidR="002D7841">
        <w:t xml:space="preserve"> (quando o ctrl-q </w:t>
      </w:r>
      <w:r w:rsidR="002E6E47">
        <w:t>é</w:t>
      </w:r>
      <w:r w:rsidR="002D7841">
        <w:t xml:space="preserve"> premido); fizemo-lo de modo a que o programa abortasse normalmente, para que conseguisse colocar um </w:t>
      </w:r>
      <w:r w:rsidR="002D7841" w:rsidRPr="002D7841">
        <w:rPr>
          <w:b/>
          <w:bCs/>
        </w:rPr>
        <w:t>clean handl</w:t>
      </w:r>
      <w:r w:rsidR="002D7841">
        <w:rPr>
          <w:b/>
          <w:bCs/>
        </w:rPr>
        <w:t>er</w:t>
      </w:r>
      <w:r w:rsidR="002D7841">
        <w:t xml:space="preserve"> aquando da sa</w:t>
      </w:r>
      <w:r w:rsidR="002E6E47">
        <w:t>í</w:t>
      </w:r>
      <w:r w:rsidR="002D7841">
        <w:t>da do programa.</w:t>
      </w:r>
    </w:p>
    <w:p w14:paraId="1A0F977C" w14:textId="6BF8C986" w:rsidR="00E7666F" w:rsidRDefault="00DB7098" w:rsidP="00D44F64">
      <w:r>
        <w:t>Neste clean handler, a mem</w:t>
      </w:r>
      <w:r w:rsidR="002E6E47">
        <w:t>ó</w:t>
      </w:r>
      <w:r>
        <w:t xml:space="preserve">ria dinamicamente alocada </w:t>
      </w:r>
      <w:r w:rsidR="002E6E47">
        <w:t xml:space="preserve">é </w:t>
      </w:r>
      <w:r>
        <w:t xml:space="preserve">libertada e os buffers resetados a </w:t>
      </w:r>
      <w:r w:rsidRPr="00DB7098">
        <w:rPr>
          <w:b/>
          <w:bCs/>
        </w:rPr>
        <w:t>NULL</w:t>
      </w:r>
      <w:r>
        <w:t xml:space="preserve">, e uma mensagem com os nossos dados de autoria </w:t>
      </w:r>
      <w:r w:rsidR="002E6E47">
        <w:t>é</w:t>
      </w:r>
      <w:r>
        <w:t xml:space="preserve"> mostrada</w:t>
      </w:r>
      <w:r w:rsidR="00C00563">
        <w:t>:</w:t>
      </w:r>
    </w:p>
    <w:p w14:paraId="2C7AAF48" w14:textId="2E8C8C99" w:rsidR="00C00563" w:rsidRDefault="00C00563" w:rsidP="00D44F64">
      <w:r w:rsidRPr="00C00563">
        <w:rPr>
          <w:noProof/>
        </w:rPr>
        <w:drawing>
          <wp:inline distT="0" distB="0" distL="0" distR="0" wp14:anchorId="60FAA6CB" wp14:editId="6E16E02A">
            <wp:extent cx="3425588" cy="1077982"/>
            <wp:effectExtent l="0" t="0" r="3810" b="8255"/>
            <wp:docPr id="33" name="Picture 33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3" name="Picture 33" descr="Text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430614" cy="10795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79462E" w14:textId="710143F7" w:rsidR="00E7666F" w:rsidRDefault="002E6E47" w:rsidP="00D44F64">
      <w:r>
        <w:t>Tivemos</w:t>
      </w:r>
      <w:r w:rsidR="00E7666F">
        <w:t xml:space="preserve"> o cuidado de limpar quaisquer </w:t>
      </w:r>
      <w:r w:rsidR="00E7666F">
        <w:rPr>
          <w:i/>
          <w:iCs/>
        </w:rPr>
        <w:t>memory leaks</w:t>
      </w:r>
      <w:r w:rsidR="00E7666F">
        <w:t xml:space="preserve"> que houvessem no programa, utilizando as flags de compila</w:t>
      </w:r>
      <w:r>
        <w:t>çã</w:t>
      </w:r>
      <w:r w:rsidR="00E7666F">
        <w:t xml:space="preserve">o no compilador </w:t>
      </w:r>
      <w:r w:rsidR="00E7666F" w:rsidRPr="00E7666F">
        <w:rPr>
          <w:b/>
          <w:bCs/>
        </w:rPr>
        <w:t>gcc</w:t>
      </w:r>
      <w:r w:rsidR="00E7666F">
        <w:t>:</w:t>
      </w:r>
    </w:p>
    <w:p w14:paraId="3D4CE799" w14:textId="77777777" w:rsidR="00E7666F" w:rsidRDefault="00E7666F" w:rsidP="00D44F64">
      <w:pPr>
        <w:rPr>
          <w:rFonts w:eastAsiaTheme="minorEastAsia"/>
        </w:rPr>
      </w:pPr>
      <m:oMathPara>
        <m:oMath>
          <m:r>
            <w:rPr>
              <w:rFonts w:ascii="Cambria Math" w:hAnsi="Cambria Math"/>
            </w:rPr>
            <m:t>-fsanitize=address -fsanitize=undefined</m:t>
          </m:r>
        </m:oMath>
      </m:oMathPara>
    </w:p>
    <w:p w14:paraId="6C0B8A3C" w14:textId="11DB024B" w:rsidR="005A21CD" w:rsidRDefault="00E7666F" w:rsidP="00D44F64">
      <w:pPr>
        <w:rPr>
          <w:rFonts w:eastAsiaTheme="minorEastAsia"/>
        </w:rPr>
      </w:pPr>
      <w:r>
        <w:rPr>
          <w:rFonts w:eastAsiaTheme="minorEastAsia"/>
        </w:rPr>
        <w:t>Limp</w:t>
      </w:r>
      <w:r w:rsidR="002E6E47">
        <w:rPr>
          <w:rFonts w:eastAsiaTheme="minorEastAsia"/>
        </w:rPr>
        <w:t>á</w:t>
      </w:r>
      <w:r>
        <w:rPr>
          <w:rFonts w:eastAsiaTheme="minorEastAsia"/>
        </w:rPr>
        <w:t>mos ainda quaisquer buffers necess</w:t>
      </w:r>
      <w:r w:rsidR="002E6E47">
        <w:rPr>
          <w:rFonts w:eastAsiaTheme="minorEastAsia"/>
        </w:rPr>
        <w:t>á</w:t>
      </w:r>
      <w:r>
        <w:rPr>
          <w:rFonts w:eastAsiaTheme="minorEastAsia"/>
        </w:rPr>
        <w:t>rios, e fech</w:t>
      </w:r>
      <w:r w:rsidR="002E6E47">
        <w:rPr>
          <w:rFonts w:eastAsiaTheme="minorEastAsia"/>
        </w:rPr>
        <w:t>a</w:t>
      </w:r>
      <w:r>
        <w:rPr>
          <w:rFonts w:eastAsiaTheme="minorEastAsia"/>
        </w:rPr>
        <w:t>mos todos os ficheiros previamente abert</w:t>
      </w:r>
      <w:r w:rsidR="008E0DBA">
        <w:rPr>
          <w:rFonts w:eastAsiaTheme="minorEastAsia"/>
        </w:rPr>
        <w:t>o</w:t>
      </w:r>
      <w:r w:rsidR="006E057F">
        <w:rPr>
          <w:rFonts w:eastAsiaTheme="minorEastAsia"/>
        </w:rPr>
        <w:t>s</w:t>
      </w:r>
      <w:r w:rsidR="005A21CD">
        <w:rPr>
          <w:rFonts w:eastAsiaTheme="minorEastAsia"/>
        </w:rPr>
        <w:t>.</w:t>
      </w:r>
    </w:p>
    <w:p w14:paraId="017256F2" w14:textId="53FFB140" w:rsidR="008C6B40" w:rsidRDefault="008C6B40" w:rsidP="008C6B40">
      <w:pPr>
        <w:pStyle w:val="Heading3"/>
        <w:rPr>
          <w:rFonts w:eastAsiaTheme="minorEastAsia"/>
        </w:rPr>
      </w:pPr>
      <w:bookmarkStart w:id="6" w:name="_Toc72671232"/>
      <w:r>
        <w:rPr>
          <w:rFonts w:eastAsiaTheme="minorEastAsia"/>
        </w:rPr>
        <w:lastRenderedPageBreak/>
        <w:t>Prompt</w:t>
      </w:r>
      <w:bookmarkEnd w:id="6"/>
    </w:p>
    <w:p w14:paraId="74AB5ABA" w14:textId="2ACC304F" w:rsidR="00AA6085" w:rsidRDefault="00183199" w:rsidP="00D44F64">
      <w:pPr>
        <w:rPr>
          <w:rFonts w:eastAsiaTheme="minorEastAsia"/>
        </w:rPr>
      </w:pPr>
      <w:r>
        <w:rPr>
          <w:rFonts w:eastAsiaTheme="minorEastAsia"/>
        </w:rPr>
        <w:t xml:space="preserve">A </w:t>
      </w:r>
      <w:r>
        <w:rPr>
          <w:rFonts w:eastAsiaTheme="minorEastAsia"/>
          <w:b/>
          <w:bCs/>
        </w:rPr>
        <w:t>prompt</w:t>
      </w:r>
      <w:r>
        <w:rPr>
          <w:rFonts w:eastAsiaTheme="minorEastAsia"/>
        </w:rPr>
        <w:t xml:space="preserve"> </w:t>
      </w:r>
      <w:r w:rsidR="00C30216">
        <w:rPr>
          <w:rFonts w:eastAsiaTheme="minorEastAsia"/>
        </w:rPr>
        <w:t>é</w:t>
      </w:r>
      <w:r>
        <w:rPr>
          <w:rFonts w:eastAsiaTheme="minorEastAsia"/>
        </w:rPr>
        <w:t xml:space="preserve"> dada por </w:t>
      </w:r>
      <m:oMath>
        <m:r>
          <w:rPr>
            <w:rFonts w:ascii="Cambria Math" w:eastAsiaTheme="minorEastAsia" w:hAnsi="Cambria Math"/>
          </w:rPr>
          <m:t>admin@user#</m:t>
        </m:r>
      </m:oMath>
      <w:r>
        <w:rPr>
          <w:rFonts w:eastAsiaTheme="minorEastAsia"/>
        </w:rPr>
        <w:t xml:space="preserve">, onde user </w:t>
      </w:r>
      <w:r w:rsidR="00C30216">
        <w:rPr>
          <w:rFonts w:eastAsiaTheme="minorEastAsia"/>
        </w:rPr>
        <w:t>é</w:t>
      </w:r>
      <w:r>
        <w:rPr>
          <w:rFonts w:eastAsiaTheme="minorEastAsia"/>
        </w:rPr>
        <w:t xml:space="preserve"> o nome de utilizador da shell utilizada (no meu caso YozNack</w:t>
      </w:r>
      <w:r w:rsidR="00AA6085">
        <w:rPr>
          <w:rFonts w:eastAsiaTheme="minorEastAsia"/>
        </w:rPr>
        <w:t>s).</w:t>
      </w:r>
    </w:p>
    <w:p w14:paraId="3BB7867F" w14:textId="15E8FBD7" w:rsidR="00AA6085" w:rsidRDefault="00AA6085" w:rsidP="00AA6085">
      <w:pPr>
        <w:pStyle w:val="Heading3"/>
        <w:rPr>
          <w:rFonts w:eastAsiaTheme="minorEastAsia"/>
        </w:rPr>
      </w:pPr>
      <w:bookmarkStart w:id="7" w:name="_Toc72671233"/>
      <w:r>
        <w:rPr>
          <w:rFonts w:eastAsiaTheme="minorEastAsia"/>
        </w:rPr>
        <w:t>Separa</w:t>
      </w:r>
      <w:r w:rsidR="00C30216">
        <w:rPr>
          <w:rFonts w:eastAsiaTheme="minorEastAsia"/>
        </w:rPr>
        <w:t>çã</w:t>
      </w:r>
      <w:r>
        <w:rPr>
          <w:rFonts w:eastAsiaTheme="minorEastAsia"/>
        </w:rPr>
        <w:t>o por ficheiros</w:t>
      </w:r>
      <w:r w:rsidR="00116779">
        <w:rPr>
          <w:rFonts w:eastAsiaTheme="minorEastAsia"/>
        </w:rPr>
        <w:t xml:space="preserve"> e</w:t>
      </w:r>
      <w:r>
        <w:rPr>
          <w:rFonts w:eastAsiaTheme="minorEastAsia"/>
        </w:rPr>
        <w:t xml:space="preserve"> documenta</w:t>
      </w:r>
      <w:r w:rsidR="00C30216">
        <w:rPr>
          <w:rFonts w:eastAsiaTheme="minorEastAsia"/>
        </w:rPr>
        <w:t>çã</w:t>
      </w:r>
      <w:r>
        <w:rPr>
          <w:rFonts w:eastAsiaTheme="minorEastAsia"/>
        </w:rPr>
        <w:t>o do c</w:t>
      </w:r>
      <w:r w:rsidR="00C30216">
        <w:rPr>
          <w:rFonts w:eastAsiaTheme="minorEastAsia"/>
        </w:rPr>
        <w:t>ó</w:t>
      </w:r>
      <w:r>
        <w:rPr>
          <w:rFonts w:eastAsiaTheme="minorEastAsia"/>
        </w:rPr>
        <w:t>digo</w:t>
      </w:r>
      <w:bookmarkEnd w:id="7"/>
    </w:p>
    <w:p w14:paraId="35D2EB9B" w14:textId="29D64D4E" w:rsidR="003D5BDF" w:rsidRDefault="00AA6085" w:rsidP="00D44F64">
      <w:r>
        <w:t xml:space="preserve">Num aparte, utilizamos ficheiros </w:t>
      </w:r>
      <w:r w:rsidRPr="00AA6085">
        <w:rPr>
          <w:rStyle w:val="InlineCodeChar"/>
        </w:rPr>
        <w:t>.c</w:t>
      </w:r>
      <w:r>
        <w:t xml:space="preserve"> e </w:t>
      </w:r>
      <w:r w:rsidRPr="00AA6085">
        <w:rPr>
          <w:rStyle w:val="InlineCodeChar"/>
        </w:rPr>
        <w:t>.h</w:t>
      </w:r>
      <w:r>
        <w:t xml:space="preserve"> para organiza</w:t>
      </w:r>
      <w:r w:rsidR="00C30216">
        <w:t>çã</w:t>
      </w:r>
      <w:r>
        <w:t xml:space="preserve">o do nosso projeto. Os ficheiros </w:t>
      </w:r>
      <w:r w:rsidRPr="00AA6085">
        <w:rPr>
          <w:rStyle w:val="InlineCodeChar"/>
        </w:rPr>
        <w:t>.h</w:t>
      </w:r>
      <w:r>
        <w:t xml:space="preserve"> apenas cont</w:t>
      </w:r>
      <w:r w:rsidR="00C30216">
        <w:t>ê</w:t>
      </w:r>
      <w:r>
        <w:t xml:space="preserve">m </w:t>
      </w:r>
      <w:r w:rsidR="00C30216">
        <w:t>protótipos</w:t>
      </w:r>
      <w:r>
        <w:t xml:space="preserve"> de </w:t>
      </w:r>
      <w:r w:rsidR="00C30216">
        <w:t>funções</w:t>
      </w:r>
      <w:r>
        <w:t>, defini</w:t>
      </w:r>
      <w:r w:rsidR="00C30216">
        <w:t>ções</w:t>
      </w:r>
      <w:r w:rsidR="00027534">
        <w:t xml:space="preserve"> e estruturas. </w:t>
      </w:r>
      <w:r w:rsidR="00C30216">
        <w:t>É</w:t>
      </w:r>
      <w:r w:rsidR="00027534">
        <w:t xml:space="preserve"> de sublinhar que todos os ficheiros </w:t>
      </w:r>
      <w:r w:rsidR="00027534" w:rsidRPr="00027534">
        <w:rPr>
          <w:rStyle w:val="InlineCodeChar"/>
        </w:rPr>
        <w:t>.h</w:t>
      </w:r>
      <w:r w:rsidR="00027534">
        <w:t xml:space="preserve"> est</w:t>
      </w:r>
      <w:r w:rsidR="00C30216">
        <w:t xml:space="preserve">ão </w:t>
      </w:r>
      <w:r w:rsidR="00027534">
        <w:t xml:space="preserve">protegidos por </w:t>
      </w:r>
      <w:r w:rsidR="00027534">
        <w:rPr>
          <w:i/>
          <w:iCs/>
        </w:rPr>
        <w:t>include guards</w:t>
      </w:r>
      <w:r w:rsidR="00027534">
        <w:t>, para que n</w:t>
      </w:r>
      <w:r w:rsidR="00C30216">
        <w:t>ã</w:t>
      </w:r>
      <w:r w:rsidR="00027534">
        <w:t>o haja conflitos de compila</w:t>
      </w:r>
      <w:r w:rsidR="00C30216">
        <w:t>çã</w:t>
      </w:r>
      <w:r w:rsidR="00027534">
        <w:t xml:space="preserve">o, aquando da chamada recursiva de ficheiros </w:t>
      </w:r>
      <w:r w:rsidR="00027534" w:rsidRPr="003D5BDF">
        <w:rPr>
          <w:rStyle w:val="InlineCodeChar"/>
        </w:rPr>
        <w:t>.h</w:t>
      </w:r>
      <w:r w:rsidR="00027534">
        <w:t>.</w:t>
      </w:r>
      <w:r w:rsidR="00DC73DF">
        <w:t xml:space="preserve"> Os ficheiros </w:t>
      </w:r>
      <w:r w:rsidR="003D5BDF" w:rsidRPr="003D5BDF">
        <w:rPr>
          <w:rStyle w:val="InlineCodeChar"/>
        </w:rPr>
        <w:t>.c</w:t>
      </w:r>
      <w:r w:rsidR="00DC73DF">
        <w:t xml:space="preserve"> apenas cont</w:t>
      </w:r>
      <w:r w:rsidR="00C30216">
        <w:t>é</w:t>
      </w:r>
      <w:r w:rsidR="003D5BDF">
        <w:t xml:space="preserve">m </w:t>
      </w:r>
      <w:r w:rsidR="003D5BDF" w:rsidRPr="003D5BDF">
        <w:rPr>
          <w:i/>
          <w:iCs/>
        </w:rPr>
        <w:t>includes</w:t>
      </w:r>
      <w:r w:rsidR="003D5BDF">
        <w:t xml:space="preserve"> de ficheiros </w:t>
      </w:r>
      <w:r w:rsidR="003D5BDF" w:rsidRPr="003D5BDF">
        <w:rPr>
          <w:rStyle w:val="InlineCodeChar"/>
        </w:rPr>
        <w:t>.h</w:t>
      </w:r>
      <w:r w:rsidR="003D5BDF">
        <w:t xml:space="preserve"> de modo a seguir o desenvolvimento moderno de aplica</w:t>
      </w:r>
      <w:r w:rsidR="00C30216">
        <w:t>çõ</w:t>
      </w:r>
      <w:r w:rsidR="003D5BDF">
        <w:t>es em C.</w:t>
      </w:r>
    </w:p>
    <w:p w14:paraId="1E514443" w14:textId="67083556" w:rsidR="00CE7BA4" w:rsidRDefault="00144ACA" w:rsidP="00D44F64">
      <w:r>
        <w:t>Real</w:t>
      </w:r>
      <w:r w:rsidR="00C30216">
        <w:t>çá</w:t>
      </w:r>
      <w:r>
        <w:t>mos que todo o nosso c</w:t>
      </w:r>
      <w:r w:rsidR="00C30216">
        <w:t>ó</w:t>
      </w:r>
      <w:r>
        <w:t xml:space="preserve">digo esta estruturadamente comentado, isto </w:t>
      </w:r>
      <w:r w:rsidR="001000C8">
        <w:t>é</w:t>
      </w:r>
      <w:r>
        <w:t>, todas as fun</w:t>
      </w:r>
      <w:r w:rsidR="001000C8">
        <w:t>çõ</w:t>
      </w:r>
      <w:r>
        <w:t>es encontram-se comentadas de acordo com as docs de programas de gera</w:t>
      </w:r>
      <w:r w:rsidR="001000C8">
        <w:t>ção</w:t>
      </w:r>
      <w:r>
        <w:t xml:space="preserve"> de </w:t>
      </w:r>
      <w:r w:rsidR="001000C8">
        <w:t>documentação automática</w:t>
      </w:r>
      <w:r>
        <w:t xml:space="preserve">, como o </w:t>
      </w:r>
      <w:r>
        <w:rPr>
          <w:b/>
          <w:bCs/>
        </w:rPr>
        <w:t>doxygen</w:t>
      </w:r>
      <w:r w:rsidR="0069248D">
        <w:rPr>
          <w:b/>
          <w:bCs/>
        </w:rPr>
        <w:fldChar w:fldCharType="begin" w:fldLock="1"/>
      </w:r>
      <w:r w:rsidR="009152A3">
        <w:rPr>
          <w:b/>
          <w:bCs/>
        </w:rPr>
        <w:instrText>ADDIN CSL_CITATION {"citationItems":[{"id":"ITEM-1","itemData":{"URL":"https://www.doxygen.nl/index.html","id":"ITEM-1","issued":{"date-parts":[["0"]]},"title":"Doxygen","type":"webpage"},"uris":["http://www.mendeley.com/documents/?uuid=d7fce1b2-ccdd-44e0-8669-47891ea2f94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69248D">
        <w:rPr>
          <w:b/>
          <w:bCs/>
        </w:rPr>
        <w:fldChar w:fldCharType="separate"/>
      </w:r>
      <w:r w:rsidR="0069248D" w:rsidRPr="0069248D">
        <w:rPr>
          <w:bCs/>
          <w:noProof/>
        </w:rPr>
        <w:t>[1]</w:t>
      </w:r>
      <w:r w:rsidR="0069248D">
        <w:rPr>
          <w:b/>
          <w:bCs/>
        </w:rPr>
        <w:fldChar w:fldCharType="end"/>
      </w:r>
      <w:r>
        <w:t>; al</w:t>
      </w:r>
      <w:r w:rsidR="001000C8">
        <w:t>é</w:t>
      </w:r>
      <w:r>
        <w:t>m disso, temos pequenos coment</w:t>
      </w:r>
      <w:r w:rsidR="001000C8">
        <w:t>á</w:t>
      </w:r>
      <w:r>
        <w:t>rios de organiza</w:t>
      </w:r>
      <w:r w:rsidR="001000C8">
        <w:t>çã</w:t>
      </w:r>
      <w:r>
        <w:t>o de c</w:t>
      </w:r>
      <w:r w:rsidR="001000C8">
        <w:t>ó</w:t>
      </w:r>
      <w:r>
        <w:t>digo, assim como de realce de pequenos detalhes</w:t>
      </w:r>
      <w:r w:rsidR="00002F59">
        <w:t>.</w:t>
      </w:r>
    </w:p>
    <w:p w14:paraId="00157DD3" w14:textId="7884F52B" w:rsidR="00002F59" w:rsidRDefault="00002F59" w:rsidP="00D44F64">
      <w:r>
        <w:t>Ger</w:t>
      </w:r>
      <w:r w:rsidR="001000C8">
        <w:t>á</w:t>
      </w:r>
      <w:r>
        <w:t>mos, pois, a documenta</w:t>
      </w:r>
      <w:r w:rsidR="001000C8">
        <w:t>çã</w:t>
      </w:r>
      <w:r>
        <w:t xml:space="preserve">o automatica com o doxygen, que pode ser encontrada na pasta </w:t>
      </w:r>
      <w:r w:rsidRPr="00002F59">
        <w:rPr>
          <w:b/>
          <w:bCs/>
        </w:rPr>
        <w:t>docs</w:t>
      </w:r>
      <w:r>
        <w:t xml:space="preserve"> do projeto.</w:t>
      </w:r>
    </w:p>
    <w:p w14:paraId="47B4ABA2" w14:textId="336FCA8D" w:rsidR="00905B68" w:rsidRDefault="00905B68" w:rsidP="00905B68">
      <w:pPr>
        <w:pStyle w:val="Heading3"/>
      </w:pPr>
      <w:bookmarkStart w:id="8" w:name="_Toc72671234"/>
      <w:r>
        <w:t>Modularidade e globalizacao do programa</w:t>
      </w:r>
      <w:bookmarkEnd w:id="8"/>
    </w:p>
    <w:p w14:paraId="25C02C02" w14:textId="215820BC" w:rsidR="00CE7BA4" w:rsidRDefault="00CE7BA4" w:rsidP="00D44F64">
      <w:r>
        <w:t>Tent</w:t>
      </w:r>
      <w:r w:rsidR="001000C8">
        <w:t>á</w:t>
      </w:r>
      <w:r>
        <w:t>mos ao m</w:t>
      </w:r>
      <w:r w:rsidR="001000C8">
        <w:t>á</w:t>
      </w:r>
      <w:r>
        <w:t xml:space="preserve">ximo, dividir </w:t>
      </w:r>
      <w:r w:rsidR="006206A4">
        <w:t>o</w:t>
      </w:r>
      <w:r>
        <w:t xml:space="preserve"> nosso c</w:t>
      </w:r>
      <w:r w:rsidR="001000C8">
        <w:t>ó</w:t>
      </w:r>
      <w:r>
        <w:t>digo em fun</w:t>
      </w:r>
      <w:r w:rsidR="001000C8">
        <w:t>çõ</w:t>
      </w:r>
      <w:r>
        <w:t>es, de modo a seguir o princ</w:t>
      </w:r>
      <w:r w:rsidR="001000C8">
        <w:t>í</w:t>
      </w:r>
      <w:r>
        <w:t>pio de “cada fun</w:t>
      </w:r>
      <w:r w:rsidR="001000C8">
        <w:t>çã</w:t>
      </w:r>
      <w:r>
        <w:t>o faz uma e uma s</w:t>
      </w:r>
      <w:r w:rsidR="001000C8">
        <w:t>ó</w:t>
      </w:r>
      <w:r>
        <w:t xml:space="preserve"> coisa”</w:t>
      </w:r>
      <w:r w:rsidR="00C2530A">
        <w:fldChar w:fldCharType="begin" w:fldLock="1"/>
      </w:r>
      <w:r w:rsidR="009152A3">
        <w:instrText>ADDIN CSL_CITATION {"citationItems":[{"id":"ITEM-1","itemData":{"author":[{"dropping-particle":"","family":"Martin","given":"Robert Cecil","non-dropping-particle":"","parse-names":false,"suffix":""}],"id":"ITEM-1","issued":{"date-parts":[["0"]]},"title":"Clean Code","type":"book"},"uris":["http://www.mendeley.com/documents/?uuid=24a39763-eee6-42c4-aa2f-925377315cb8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C2530A">
        <w:fldChar w:fldCharType="separate"/>
      </w:r>
      <w:r w:rsidR="0069248D" w:rsidRPr="0069248D">
        <w:rPr>
          <w:noProof/>
        </w:rPr>
        <w:t>[2]</w:t>
      </w:r>
      <w:r w:rsidR="00C2530A">
        <w:fldChar w:fldCharType="end"/>
      </w:r>
      <w:r>
        <w:t>, e, portanto, temos in</w:t>
      </w:r>
      <w:r w:rsidR="001000C8">
        <w:t>ú</w:t>
      </w:r>
      <w:r>
        <w:t>meras fun</w:t>
      </w:r>
      <w:r w:rsidR="001000C8">
        <w:t>çõ</w:t>
      </w:r>
      <w:r>
        <w:t xml:space="preserve">es, que, em conjunto, </w:t>
      </w:r>
      <w:r w:rsidR="001000C8">
        <w:t>constituem</w:t>
      </w:r>
      <w:r>
        <w:t xml:space="preserve"> um software inteiro.</w:t>
      </w:r>
    </w:p>
    <w:p w14:paraId="39DC5F4F" w14:textId="72AD7C75" w:rsidR="00905B68" w:rsidRDefault="00D94E03" w:rsidP="00D44F64">
      <w:r>
        <w:t>A linguagem das vari</w:t>
      </w:r>
      <w:r w:rsidR="001000C8">
        <w:t>á</w:t>
      </w:r>
      <w:r>
        <w:t>veis/coment</w:t>
      </w:r>
      <w:r w:rsidR="001000C8">
        <w:t>á</w:t>
      </w:r>
      <w:r>
        <w:t>rios est</w:t>
      </w:r>
      <w:r w:rsidR="001000C8">
        <w:t>á</w:t>
      </w:r>
      <w:r>
        <w:t xml:space="preserve"> maioritariamente em Ingles, visto que </w:t>
      </w:r>
      <w:r w:rsidR="001000C8">
        <w:t>é</w:t>
      </w:r>
      <w:r>
        <w:t xml:space="preserve"> uma linguagem global, e ach</w:t>
      </w:r>
      <w:r w:rsidR="001000C8">
        <w:t>á</w:t>
      </w:r>
      <w:r>
        <w:t>mos no nosso interesse tornar o programa mais acess</w:t>
      </w:r>
      <w:r w:rsidR="001000C8">
        <w:t>í</w:t>
      </w:r>
      <w:r>
        <w:t>vel.</w:t>
      </w:r>
    </w:p>
    <w:p w14:paraId="6ACC2742" w14:textId="0555E6C5" w:rsidR="003F6EE2" w:rsidRDefault="003F6EE2" w:rsidP="00D44F64">
      <w:r>
        <w:t>Tent</w:t>
      </w:r>
      <w:r w:rsidR="001000C8">
        <w:t>á</w:t>
      </w:r>
      <w:r>
        <w:t>mos ainda, seguir alguns dos princ</w:t>
      </w:r>
      <w:r w:rsidR="001000C8">
        <w:t>í</w:t>
      </w:r>
      <w:r>
        <w:t>pios de IHC</w:t>
      </w:r>
      <w:r w:rsidR="009152A3">
        <w:fldChar w:fldCharType="begin" w:fldLock="1"/>
      </w:r>
      <w:r w:rsidR="00766F44">
        <w:instrText>ADDIN CSL_CITATION {"citationItems":[{"id":"ITEM-1","itemData":{"author":[{"dropping-particle":"","family":"Dix","given":"Alan","non-dropping-particle":"","parse-names":false,"suffix":""}],"id":"ITEM-1","issued":{"date-parts":[["0"]]},"title":"Human-Computer Interaction","type":"book"},"uris":["http://www.mendeley.com/documents/?uuid=6966d1d9-deed-4c35-8522-c70fc934124b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152A3">
        <w:fldChar w:fldCharType="separate"/>
      </w:r>
      <w:r w:rsidR="009152A3" w:rsidRPr="009152A3">
        <w:rPr>
          <w:noProof/>
        </w:rPr>
        <w:t>[3]</w:t>
      </w:r>
      <w:r w:rsidR="009152A3">
        <w:fldChar w:fldCharType="end"/>
      </w:r>
      <w:r>
        <w:t xml:space="preserve">, para poder tornar o programa mais </w:t>
      </w:r>
      <w:r w:rsidRPr="003F6EE2">
        <w:rPr>
          <w:i/>
          <w:iCs/>
        </w:rPr>
        <w:t>user friendly</w:t>
      </w:r>
      <w:r>
        <w:t>.</w:t>
      </w:r>
    </w:p>
    <w:p w14:paraId="50AE8C25" w14:textId="10503820" w:rsidR="00905B68" w:rsidRDefault="00905B68" w:rsidP="00D44F64">
      <w:r>
        <w:t>Real</w:t>
      </w:r>
      <w:r w:rsidR="001000C8">
        <w:t>çá</w:t>
      </w:r>
      <w:r>
        <w:t>mos ainda que, otimizamos o nosso c</w:t>
      </w:r>
      <w:r w:rsidR="001000C8">
        <w:t>ó</w:t>
      </w:r>
      <w:r>
        <w:t xml:space="preserve">digo de modo a </w:t>
      </w:r>
      <w:r w:rsidR="001000C8">
        <w:t>torná-lo</w:t>
      </w:r>
      <w:r>
        <w:t xml:space="preserve"> mais r</w:t>
      </w:r>
      <w:r w:rsidR="001000C8">
        <w:t>á</w:t>
      </w:r>
      <w:r>
        <w:t>pido.</w:t>
      </w:r>
    </w:p>
    <w:p w14:paraId="5E80922D" w14:textId="07A88400" w:rsidR="00CE67DE" w:rsidRDefault="00CE67DE" w:rsidP="00CE67DE">
      <w:pPr>
        <w:pStyle w:val="Heading3"/>
      </w:pPr>
      <w:bookmarkStart w:id="9" w:name="_Toc72671235"/>
      <w:r>
        <w:t>Recuperabilidade</w:t>
      </w:r>
      <w:bookmarkEnd w:id="9"/>
    </w:p>
    <w:p w14:paraId="0025F4AC" w14:textId="215C2C0E" w:rsidR="00B06FC5" w:rsidRPr="00912138" w:rsidRDefault="00CE67DE" w:rsidP="00D44F64">
      <w:r>
        <w:t>Queremos ainda</w:t>
      </w:r>
      <w:r w:rsidR="00B8468A">
        <w:t xml:space="preserve"> sublinhar que escrevemos intensivamente c</w:t>
      </w:r>
      <w:r w:rsidR="001000C8">
        <w:t>ó</w:t>
      </w:r>
      <w:r w:rsidR="00B8468A">
        <w:t>digos de dete</w:t>
      </w:r>
      <w:r w:rsidR="001000C8">
        <w:t>çã</w:t>
      </w:r>
      <w:r w:rsidR="00B8468A">
        <w:t xml:space="preserve">o de erros para tornar o programa </w:t>
      </w:r>
      <w:r w:rsidR="00B8468A" w:rsidRPr="00B8468A">
        <w:rPr>
          <w:b/>
          <w:bCs/>
        </w:rPr>
        <w:t>recuper</w:t>
      </w:r>
      <w:r w:rsidR="001000C8">
        <w:rPr>
          <w:b/>
          <w:bCs/>
        </w:rPr>
        <w:t>á</w:t>
      </w:r>
      <w:r w:rsidR="00B8468A" w:rsidRPr="00B8468A">
        <w:rPr>
          <w:b/>
          <w:bCs/>
        </w:rPr>
        <w:t>ve</w:t>
      </w:r>
      <w:r w:rsidR="00912138">
        <w:rPr>
          <w:b/>
          <w:bCs/>
        </w:rPr>
        <w:t>l</w:t>
      </w:r>
      <w:r w:rsidR="00912138">
        <w:t>.</w:t>
      </w:r>
    </w:p>
    <w:p w14:paraId="5A407AFC" w14:textId="13DADC09" w:rsidR="00310312" w:rsidRDefault="00310312" w:rsidP="00912138">
      <w:pPr>
        <w:pStyle w:val="Heading2"/>
      </w:pPr>
      <w:bookmarkStart w:id="10" w:name="_Toc72671236"/>
      <w:r>
        <w:t>File Menu</w:t>
      </w:r>
      <w:bookmarkEnd w:id="10"/>
    </w:p>
    <w:p w14:paraId="6A029EE5" w14:textId="103138B1" w:rsidR="001A3C4A" w:rsidRDefault="001A3C4A" w:rsidP="00D44F64">
      <w:r>
        <w:t>Neste menu, o utilizador poder</w:t>
      </w:r>
      <w:r w:rsidR="001000C8">
        <w:t xml:space="preserve">á </w:t>
      </w:r>
      <w:r>
        <w:t>criar/abrir/guardar os dados da biblioteca</w:t>
      </w:r>
      <w:r w:rsidR="004D6EC2">
        <w:t>:</w:t>
      </w:r>
    </w:p>
    <w:p w14:paraId="79994382" w14:textId="77777777" w:rsidR="00D95264" w:rsidRDefault="008C6B40" w:rsidP="00D44F64">
      <w:r w:rsidRPr="008C6B40">
        <w:rPr>
          <w:noProof/>
        </w:rPr>
        <w:lastRenderedPageBreak/>
        <w:drawing>
          <wp:inline distT="0" distB="0" distL="0" distR="0" wp14:anchorId="4D6CCC97" wp14:editId="1DB9EB6F">
            <wp:extent cx="3345127" cy="1849272"/>
            <wp:effectExtent l="0" t="0" r="8255" b="0"/>
            <wp:docPr id="11" name="Picture 11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Text&#10;&#10;Description automatically generated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55534" cy="18550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DAB56B" w14:textId="60EB11F9" w:rsidR="00686819" w:rsidRDefault="00D95264" w:rsidP="00D44F64">
      <w:r>
        <w:t xml:space="preserve">A primeira </w:t>
      </w:r>
      <w:bookmarkStart w:id="11" w:name="_Hlk72593260"/>
      <w:r>
        <w:t>op</w:t>
      </w:r>
      <w:r w:rsidR="001000C8">
        <w:t>çã</w:t>
      </w:r>
      <w:r>
        <w:t xml:space="preserve">o </w:t>
      </w:r>
      <w:r w:rsidR="001000C8">
        <w:t>é</w:t>
      </w:r>
      <w:bookmarkEnd w:id="11"/>
      <w:r>
        <w:t xml:space="preserve"> utilizada para a cria</w:t>
      </w:r>
      <w:r w:rsidR="001000C8">
        <w:t>çã</w:t>
      </w:r>
      <w:r>
        <w:t>o de novas estruturas de dados dentro do programa (ao, por exemplo, destruir a lista dos clientes)</w:t>
      </w:r>
      <w:r w:rsidR="00686819">
        <w:t>.</w:t>
      </w:r>
    </w:p>
    <w:p w14:paraId="11192B0C" w14:textId="192404F6" w:rsidR="00D034E6" w:rsidRDefault="00686819" w:rsidP="00D44F64">
      <w:r>
        <w:t xml:space="preserve">A segunda </w:t>
      </w:r>
      <w:r w:rsidR="001000C8" w:rsidRPr="001000C8">
        <w:t>opçã</w:t>
      </w:r>
      <w:r w:rsidR="001000C8">
        <w:t>o é</w:t>
      </w:r>
      <w:r>
        <w:t xml:space="preserve"> utilizada para apagar todos os dados dentro dos ficheiros que foram, previamente, guardados, e que est</w:t>
      </w:r>
      <w:r w:rsidR="001000C8">
        <w:t>ã</w:t>
      </w:r>
      <w:r>
        <w:t xml:space="preserve">o </w:t>
      </w:r>
      <w:r w:rsidR="001000C8">
        <w:t>à</w:t>
      </w:r>
      <w:r>
        <w:t xml:space="preserve"> espera de serem carregados para o programa</w:t>
      </w:r>
      <w:r w:rsidR="00D034E6">
        <w:t>.</w:t>
      </w:r>
    </w:p>
    <w:p w14:paraId="4007B43F" w14:textId="3A644E39" w:rsidR="003A3FFD" w:rsidRDefault="00D034E6" w:rsidP="00D44F64">
      <w:r>
        <w:t xml:space="preserve">A terceira </w:t>
      </w:r>
      <w:r w:rsidR="001000C8">
        <w:t xml:space="preserve">opção é </w:t>
      </w:r>
      <w:r>
        <w:t xml:space="preserve">utilizada para ler todos os dados dos ficheiros de cada estrutura de dados do programa (ignorando ficheiros vazios). </w:t>
      </w:r>
      <w:r w:rsidR="00F43A58">
        <w:t>Note</w:t>
      </w:r>
      <w:r>
        <w:t>-se, por</w:t>
      </w:r>
      <w:r w:rsidR="001000C8">
        <w:t>é</w:t>
      </w:r>
      <w:r>
        <w:t>m, que esta chama a primeira op</w:t>
      </w:r>
      <w:r w:rsidR="001000C8">
        <w:t>çã</w:t>
      </w:r>
      <w:r>
        <w:t>o</w:t>
      </w:r>
      <w:r w:rsidR="000C2E4A">
        <w:t xml:space="preserve">, isto </w:t>
      </w:r>
      <w:r w:rsidR="001000C8">
        <w:t>é</w:t>
      </w:r>
      <w:r w:rsidR="000C2E4A">
        <w:t>, apaga primeiro as estruturas de dados, e apenas depois l</w:t>
      </w:r>
      <w:r w:rsidR="001000C8">
        <w:t>ê</w:t>
      </w:r>
      <w:r w:rsidR="000C2E4A">
        <w:t xml:space="preserve"> os dados dos ficheiros</w:t>
      </w:r>
      <w:r w:rsidR="003A3FFD">
        <w:t>.</w:t>
      </w:r>
    </w:p>
    <w:p w14:paraId="19482D41" w14:textId="73FD8BC5" w:rsidR="00BE3787" w:rsidRDefault="0034720A" w:rsidP="00D44F64">
      <w:r>
        <w:t>A quarta op</w:t>
      </w:r>
      <w:r w:rsidR="001000C8">
        <w:t>ção é</w:t>
      </w:r>
      <w:r>
        <w:t xml:space="preserve"> utilizada para guardar todos os dados das estruturas de dados em mem</w:t>
      </w:r>
      <w:r w:rsidR="001000C8">
        <w:t>ó</w:t>
      </w:r>
      <w:r>
        <w:t>ria (do programa) para os ficheiros (de modo a torn</w:t>
      </w:r>
      <w:r w:rsidR="001000C8">
        <w:t>á</w:t>
      </w:r>
      <w:r>
        <w:t xml:space="preserve">-los permantentes). </w:t>
      </w:r>
      <w:r w:rsidR="00F43A58">
        <w:t>Note</w:t>
      </w:r>
      <w:r>
        <w:t>-se, por</w:t>
      </w:r>
      <w:r w:rsidR="001000C8">
        <w:t>é</w:t>
      </w:r>
      <w:r>
        <w:t xml:space="preserve">m, que esta chama a segunda opcao, isto </w:t>
      </w:r>
      <w:r w:rsidR="001000C8">
        <w:t>é</w:t>
      </w:r>
      <w:r>
        <w:t>, apaga primeiro os dados dos ficheiros, e apenas depois guarda dos dados</w:t>
      </w:r>
      <w:r w:rsidR="00BE3787">
        <w:t>.</w:t>
      </w:r>
    </w:p>
    <w:p w14:paraId="77B8597B" w14:textId="7F27A283" w:rsidR="002512C5" w:rsidRDefault="00BE3787" w:rsidP="00D44F64">
      <w:pPr>
        <w:rPr>
          <w:rFonts w:eastAsiaTheme="minorEastAsia"/>
        </w:rPr>
      </w:pPr>
      <w:r>
        <w:t>A op</w:t>
      </w:r>
      <w:r w:rsidR="001000C8">
        <w:t>ção</w:t>
      </w:r>
      <w:r>
        <w:t xml:space="preserve">o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volta para o menu </w:t>
      </w:r>
      <w:r w:rsidR="00547EB1">
        <w:rPr>
          <w:rFonts w:eastAsiaTheme="minorEastAsia"/>
        </w:rPr>
        <w:t>principal</w:t>
      </w:r>
      <w:r w:rsidR="002512C5">
        <w:rPr>
          <w:rFonts w:eastAsiaTheme="minorEastAsia"/>
        </w:rPr>
        <w:t>.</w:t>
      </w:r>
    </w:p>
    <w:p w14:paraId="1439E7C4" w14:textId="77777777" w:rsidR="00A33402" w:rsidRDefault="002512C5" w:rsidP="00D44F64">
      <w:r w:rsidRPr="002512C5">
        <w:rPr>
          <w:noProof/>
        </w:rPr>
        <w:drawing>
          <wp:inline distT="0" distB="0" distL="0" distR="0" wp14:anchorId="3B6A066F" wp14:editId="0795410E">
            <wp:extent cx="3118514" cy="1104900"/>
            <wp:effectExtent l="0" t="0" r="5715" b="0"/>
            <wp:docPr id="19" name="Picture 1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Text&#10;&#10;Description automatically generated"/>
                    <pic:cNvPicPr/>
                  </pic:nvPicPr>
                  <pic:blipFill rotWithShape="1">
                    <a:blip r:embed="rId15"/>
                    <a:srcRect r="16051"/>
                    <a:stretch/>
                  </pic:blipFill>
                  <pic:spPr bwMode="auto">
                    <a:xfrm>
                      <a:off x="0" y="0"/>
                      <a:ext cx="3118949" cy="110505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5A69A7" w14:textId="3C0841A3" w:rsidR="004D6EC2" w:rsidRDefault="00A33402" w:rsidP="00A33402">
      <w:pPr>
        <w:pStyle w:val="Heading2"/>
      </w:pPr>
      <w:bookmarkStart w:id="12" w:name="_Toc72671237"/>
      <w:r>
        <w:lastRenderedPageBreak/>
        <w:t>Boo</w:t>
      </w:r>
      <w:r w:rsidR="004D6EC2">
        <w:t>ks Menu</w:t>
      </w:r>
      <w:bookmarkEnd w:id="12"/>
    </w:p>
    <w:p w14:paraId="63ADCD05" w14:textId="7E559A62" w:rsidR="00692B2D" w:rsidRDefault="004D6EC2" w:rsidP="004D6EC2">
      <w:r>
        <w:t>Neste menu, o utilizador poder</w:t>
      </w:r>
      <w:r w:rsidR="001000C8">
        <w:t xml:space="preserve">á </w:t>
      </w:r>
      <w:r>
        <w:t>inserir/remove/alterar/consultar os livros da biblioteca (isto acontece ao n</w:t>
      </w:r>
      <w:r w:rsidR="001000C8">
        <w:t>í</w:t>
      </w:r>
      <w:r>
        <w:t>vel de mem</w:t>
      </w:r>
      <w:r w:rsidR="001000C8">
        <w:t>ó</w:t>
      </w:r>
      <w:r>
        <w:t>ria do program</w:t>
      </w:r>
      <w:r w:rsidR="00692B2D">
        <w:t>a</w:t>
      </w:r>
      <w:r>
        <w:t xml:space="preserve">, isto </w:t>
      </w:r>
      <w:r w:rsidR="001000C8">
        <w:t>é</w:t>
      </w:r>
      <w:r>
        <w:t>, nas estruturas de dados do programa)</w:t>
      </w:r>
      <w:r w:rsidR="00692B2D">
        <w:t>:</w:t>
      </w:r>
      <w:r w:rsidR="00692B2D">
        <w:br/>
      </w:r>
      <w:r w:rsidR="00692B2D" w:rsidRPr="00692B2D">
        <w:rPr>
          <w:noProof/>
        </w:rPr>
        <w:drawing>
          <wp:inline distT="0" distB="0" distL="0" distR="0" wp14:anchorId="1DB8EB30" wp14:editId="3A543869">
            <wp:extent cx="3527947" cy="1953278"/>
            <wp:effectExtent l="0" t="0" r="0" b="8890"/>
            <wp:docPr id="26" name="Picture 2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 descr="Text&#10;&#10;Description automatically generated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533548" cy="1956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9DF88E" w14:textId="5906891A" w:rsidR="000C07C3" w:rsidRDefault="000C07C3" w:rsidP="004D6EC2">
      <w:r>
        <w:t>Note-se que estes livros est</w:t>
      </w:r>
      <w:r w:rsidR="001000C8">
        <w:t>ão</w:t>
      </w:r>
      <w:r>
        <w:t xml:space="preserve"> guardados numa </w:t>
      </w:r>
      <w:r w:rsidR="001000C8">
        <w:t>á</w:t>
      </w:r>
      <w:r>
        <w:t>rvore binaria equilibrada.</w:t>
      </w:r>
    </w:p>
    <w:p w14:paraId="21687388" w14:textId="503060BC" w:rsidR="000C07C3" w:rsidRDefault="00692B2D" w:rsidP="004D6EC2">
      <w:pPr>
        <w:rPr>
          <w:rFonts w:eastAsiaTheme="minorEastAsia"/>
        </w:rPr>
      </w:pPr>
      <w:r>
        <w:t>A primeira op</w:t>
      </w:r>
      <w:r w:rsidR="001000C8">
        <w:t>çã</w:t>
      </w:r>
      <w:r>
        <w:t>o pede os dados do livro ao utilizador, denotando-se que todos eles s</w:t>
      </w:r>
      <w:r w:rsidR="001000C8">
        <w:t>ão</w:t>
      </w:r>
      <w:r>
        <w:t xml:space="preserve"> verificados de acordo com erros de input ao nivel de sintaxe e l</w:t>
      </w:r>
      <w:r w:rsidR="001000C8">
        <w:t>ó</w:t>
      </w:r>
      <w:r>
        <w:t>gica</w:t>
      </w:r>
      <w:r w:rsidR="004D25BB">
        <w:t xml:space="preserve"> (e.g., inserir um ISBN com mais ou menos de </w:t>
      </w:r>
      <m:oMath>
        <m:r>
          <w:rPr>
            <w:rFonts w:ascii="Cambria Math" w:hAnsi="Cambria Math"/>
          </w:rPr>
          <m:t>13</m:t>
        </m:r>
      </m:oMath>
      <w:r w:rsidR="004D25BB">
        <w:rPr>
          <w:rFonts w:eastAsiaTheme="minorEastAsia"/>
        </w:rPr>
        <w:t xml:space="preserve"> 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4D25BB">
        <w:rPr>
          <w:rFonts w:eastAsiaTheme="minorEastAsia"/>
        </w:rPr>
        <w:t>, a inser</w:t>
      </w:r>
      <w:r w:rsidR="001000C8">
        <w:rPr>
          <w:rFonts w:eastAsiaTheme="minorEastAsia"/>
        </w:rPr>
        <w:t>ção</w:t>
      </w:r>
      <w:r w:rsidR="004D25BB">
        <w:rPr>
          <w:rFonts w:eastAsiaTheme="minorEastAsia"/>
        </w:rPr>
        <w:t xml:space="preserve"> do novo livro </w:t>
      </w:r>
      <w:r w:rsidR="001000C8">
        <w:rPr>
          <w:rFonts w:eastAsiaTheme="minorEastAsia"/>
        </w:rPr>
        <w:t>é</w:t>
      </w:r>
      <w:r w:rsidR="004D25BB">
        <w:rPr>
          <w:rFonts w:eastAsiaTheme="minorEastAsia"/>
        </w:rPr>
        <w:t xml:space="preserve"> interrompida.</w:t>
      </w:r>
      <w:r w:rsidR="00795AF2">
        <w:rPr>
          <w:rFonts w:eastAsiaTheme="minorEastAsia"/>
        </w:rPr>
        <w:t xml:space="preserve"> Ap</w:t>
      </w:r>
      <w:r w:rsidR="001000C8">
        <w:rPr>
          <w:rFonts w:eastAsiaTheme="minorEastAsia"/>
        </w:rPr>
        <w:t>ó</w:t>
      </w:r>
      <w:r w:rsidR="00795AF2">
        <w:rPr>
          <w:rFonts w:eastAsiaTheme="minorEastAsia"/>
        </w:rPr>
        <w:t>s a inser</w:t>
      </w:r>
      <w:r w:rsidR="001000C8">
        <w:rPr>
          <w:rFonts w:eastAsiaTheme="minorEastAsia"/>
        </w:rPr>
        <w:t>çã</w:t>
      </w:r>
      <w:r w:rsidR="00795AF2">
        <w:rPr>
          <w:rFonts w:eastAsiaTheme="minorEastAsia"/>
        </w:rPr>
        <w:t>o do livro caso ainda n</w:t>
      </w:r>
      <w:r w:rsidR="001000C8">
        <w:rPr>
          <w:rFonts w:eastAsiaTheme="minorEastAsia"/>
        </w:rPr>
        <w:t>ã</w:t>
      </w:r>
      <w:r w:rsidR="00795AF2">
        <w:rPr>
          <w:rFonts w:eastAsiaTheme="minorEastAsia"/>
        </w:rPr>
        <w:t>o exista, verifica</w:t>
      </w:r>
      <w:r w:rsidR="00614B33">
        <w:rPr>
          <w:rFonts w:eastAsiaTheme="minorEastAsia"/>
        </w:rPr>
        <w:t xml:space="preserve"> </w:t>
      </w:r>
      <w:r w:rsidR="00795AF2">
        <w:rPr>
          <w:rFonts w:eastAsiaTheme="minorEastAsia"/>
        </w:rPr>
        <w:t>se a arvore continua equilibrada, equilibrando-a caso n</w:t>
      </w:r>
      <w:r w:rsidR="00614B33">
        <w:rPr>
          <w:rFonts w:eastAsiaTheme="minorEastAsia"/>
        </w:rPr>
        <w:t>ão</w:t>
      </w:r>
      <w:r w:rsidR="00795AF2">
        <w:rPr>
          <w:rFonts w:eastAsiaTheme="minorEastAsia"/>
        </w:rPr>
        <w:t xml:space="preserve"> esteja.</w:t>
      </w:r>
    </w:p>
    <w:p w14:paraId="3CCE89C5" w14:textId="238DDDB3" w:rsidR="009E3DC0" w:rsidRDefault="000C07C3" w:rsidP="009E3DC0">
      <w:pPr>
        <w:rPr>
          <w:rFonts w:eastAsiaTheme="minorEastAsia"/>
        </w:rPr>
      </w:pPr>
      <w:r>
        <w:rPr>
          <w:rFonts w:eastAsiaTheme="minorEastAsia"/>
        </w:rPr>
        <w:t>A segund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remove um livro </w:t>
      </w:r>
      <w:r w:rsidR="00831E85">
        <w:rPr>
          <w:rFonts w:eastAsiaTheme="minorEastAsia"/>
        </w:rPr>
        <w:t>da estrutura de dados, dado o seu ISBN</w:t>
      </w:r>
      <w:r w:rsidR="009E3DC0">
        <w:rPr>
          <w:rFonts w:eastAsiaTheme="minorEastAsia"/>
        </w:rPr>
        <w:t xml:space="preserve">. Mais uma vez, verifica-se se a </w:t>
      </w:r>
      <w:r w:rsidR="00614B33">
        <w:rPr>
          <w:rFonts w:eastAsiaTheme="minorEastAsia"/>
        </w:rPr>
        <w:t>á</w:t>
      </w:r>
      <w:r w:rsidR="009E3DC0">
        <w:rPr>
          <w:rFonts w:eastAsiaTheme="minorEastAsia"/>
        </w:rPr>
        <w:t>rvore continua equilibrada, equilibrando-a caso n</w:t>
      </w:r>
      <w:r w:rsidR="00614B33">
        <w:rPr>
          <w:rFonts w:eastAsiaTheme="minorEastAsia"/>
        </w:rPr>
        <w:t>ão</w:t>
      </w:r>
      <w:r w:rsidR="009E3DC0">
        <w:rPr>
          <w:rFonts w:eastAsiaTheme="minorEastAsia"/>
        </w:rPr>
        <w:t xml:space="preserve"> esteja</w:t>
      </w:r>
      <w:r w:rsidR="00D2348C">
        <w:rPr>
          <w:rFonts w:eastAsiaTheme="minorEastAsia"/>
        </w:rPr>
        <w:t>.</w:t>
      </w:r>
    </w:p>
    <w:p w14:paraId="2816AA1B" w14:textId="62D4F948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>A terc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abre um segundo menu para alterar os livros:</w:t>
      </w:r>
    </w:p>
    <w:p w14:paraId="1CFD5071" w14:textId="2FDE4401" w:rsidR="00D2348C" w:rsidRDefault="00D2348C" w:rsidP="009E3DC0">
      <w:pPr>
        <w:rPr>
          <w:rFonts w:eastAsiaTheme="minorEastAsia"/>
        </w:rPr>
      </w:pPr>
      <w:r w:rsidRPr="00D2348C">
        <w:rPr>
          <w:rFonts w:eastAsiaTheme="minorEastAsia"/>
          <w:noProof/>
        </w:rPr>
        <w:drawing>
          <wp:inline distT="0" distB="0" distL="0" distR="0" wp14:anchorId="1B8EEA28" wp14:editId="4576E5AE">
            <wp:extent cx="2736215" cy="1168802"/>
            <wp:effectExtent l="0" t="0" r="6985" b="0"/>
            <wp:docPr id="27" name="Picture 27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 descr="Tex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753638" cy="11762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E3A42A" w14:textId="182747F4" w:rsidR="00D2348C" w:rsidRDefault="00D2348C" w:rsidP="009E3DC0">
      <w:pPr>
        <w:rPr>
          <w:rFonts w:eastAsiaTheme="minorEastAsia"/>
        </w:rPr>
      </w:pPr>
      <w:r>
        <w:rPr>
          <w:rFonts w:eastAsiaTheme="minorEastAsia"/>
        </w:rPr>
        <w:t>Neste submenu, a primeira op</w:t>
      </w:r>
      <w:r w:rsidR="00614B33">
        <w:rPr>
          <w:rFonts w:eastAsiaTheme="minorEastAsia"/>
        </w:rPr>
        <w:t>ção é</w:t>
      </w:r>
      <w:r>
        <w:rPr>
          <w:rFonts w:eastAsiaTheme="minorEastAsia"/>
        </w:rPr>
        <w:t xml:space="preserve"> utilizada para alterar as caracter</w:t>
      </w:r>
      <w:r w:rsidR="00614B33">
        <w:rPr>
          <w:rFonts w:eastAsiaTheme="minorEastAsia"/>
        </w:rPr>
        <w:t>í</w:t>
      </w:r>
      <w:r>
        <w:rPr>
          <w:rFonts w:eastAsiaTheme="minorEastAsia"/>
        </w:rPr>
        <w:t xml:space="preserve">sticas de um dado livro (pelo ISBN), enquanto a segunda </w:t>
      </w:r>
      <w:r w:rsidR="00614B33">
        <w:rPr>
          <w:rFonts w:eastAsiaTheme="minorEastAsia"/>
        </w:rPr>
        <w:t>é</w:t>
      </w:r>
      <w:r>
        <w:rPr>
          <w:rFonts w:eastAsiaTheme="minorEastAsia"/>
        </w:rPr>
        <w:t xml:space="preserve"> utilizada para repor o stock </w:t>
      </w:r>
      <w:r w:rsidR="009017E6">
        <w:rPr>
          <w:rFonts w:eastAsiaTheme="minorEastAsia"/>
        </w:rPr>
        <w:t xml:space="preserve">para uma dada quantia, </w:t>
      </w:r>
      <w:r>
        <w:rPr>
          <w:rFonts w:eastAsiaTheme="minorEastAsia"/>
        </w:rPr>
        <w:t>a um dado livro (pelo ISBN).</w:t>
      </w:r>
      <w:r w:rsidR="003C11A6">
        <w:rPr>
          <w:rFonts w:eastAsiaTheme="minorEastAsia"/>
        </w:rPr>
        <w:t xml:space="preserve"> A op</w:t>
      </w:r>
      <w:r w:rsidR="00614B33">
        <w:rPr>
          <w:rFonts w:eastAsiaTheme="minorEastAsia"/>
        </w:rPr>
        <w:t>ção</w:t>
      </w:r>
      <w:r w:rsidR="003C11A6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A5A6F29" w14:textId="4818347A" w:rsidR="009017E6" w:rsidRDefault="009017E6" w:rsidP="009E3DC0">
      <w:pPr>
        <w:rPr>
          <w:rFonts w:eastAsiaTheme="minorEastAsia"/>
        </w:rPr>
      </w:pPr>
      <w:r>
        <w:rPr>
          <w:rFonts w:eastAsiaTheme="minorEastAsia"/>
        </w:rPr>
        <w:t>A quart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</w:t>
      </w:r>
      <w:r w:rsidR="00D50B19">
        <w:rPr>
          <w:rFonts w:eastAsiaTheme="minorEastAsia"/>
        </w:rPr>
        <w:t>abre um terceiro menu para consultar os livros, segundo uma dada caracter</w:t>
      </w:r>
      <w:r w:rsidR="00614B33">
        <w:rPr>
          <w:rFonts w:eastAsiaTheme="minorEastAsia"/>
        </w:rPr>
        <w:t>í</w:t>
      </w:r>
      <w:r w:rsidR="00D50B19">
        <w:rPr>
          <w:rFonts w:eastAsiaTheme="minorEastAsia"/>
        </w:rPr>
        <w:t>stica:</w:t>
      </w:r>
      <w:r w:rsidR="00D50B19">
        <w:rPr>
          <w:rFonts w:eastAsiaTheme="minorEastAsia"/>
        </w:rPr>
        <w:br/>
      </w:r>
      <w:r w:rsidR="00D50B19" w:rsidRPr="00D50B19">
        <w:rPr>
          <w:rFonts w:eastAsiaTheme="minorEastAsia"/>
          <w:noProof/>
        </w:rPr>
        <w:drawing>
          <wp:inline distT="0" distB="0" distL="0" distR="0" wp14:anchorId="7C28A909" wp14:editId="78D101FB">
            <wp:extent cx="2634440" cy="1453486"/>
            <wp:effectExtent l="0" t="0" r="0" b="0"/>
            <wp:docPr id="29" name="Picture 2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" name="Picture 29" descr="Text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659095" cy="14670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6F06DF" w14:textId="0C8F3C24" w:rsidR="00D50B19" w:rsidRDefault="00D50B19" w:rsidP="009E3DC0">
      <w:pPr>
        <w:rPr>
          <w:rFonts w:eastAsiaTheme="minorEastAsia"/>
        </w:rPr>
      </w:pPr>
      <w:r>
        <w:rPr>
          <w:rFonts w:eastAsiaTheme="minorEastAsia"/>
        </w:rPr>
        <w:lastRenderedPageBreak/>
        <w:t>Neste submenu, a prim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mostra o livro com o dado ISBN, a segunda op</w:t>
      </w:r>
      <w:r w:rsidR="00614B33">
        <w:rPr>
          <w:rFonts w:eastAsiaTheme="minorEastAsia"/>
        </w:rPr>
        <w:t xml:space="preserve">ção </w:t>
      </w:r>
      <w:r>
        <w:rPr>
          <w:rFonts w:eastAsiaTheme="minorEastAsia"/>
        </w:rPr>
        <w:t>mostra os livros que contenham a substring dada no seu t</w:t>
      </w:r>
      <w:r w:rsidR="00614B33">
        <w:rPr>
          <w:rFonts w:eastAsiaTheme="minorEastAsia"/>
        </w:rPr>
        <w:t>í</w:t>
      </w:r>
      <w:r>
        <w:rPr>
          <w:rFonts w:eastAsiaTheme="minorEastAsia"/>
        </w:rPr>
        <w:t>tulo, a terceir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mostra os livros de acordo com o primeiro autor e ano, e a quarta op</w:t>
      </w:r>
      <w:r w:rsidR="00614B33">
        <w:rPr>
          <w:rFonts w:eastAsiaTheme="minorEastAsia"/>
        </w:rPr>
        <w:t>ção</w:t>
      </w:r>
      <w:r>
        <w:rPr>
          <w:rFonts w:eastAsiaTheme="minorEastAsia"/>
        </w:rPr>
        <w:t xml:space="preserve"> </w:t>
      </w:r>
      <w:r w:rsidR="004714B8">
        <w:rPr>
          <w:rFonts w:eastAsiaTheme="minorEastAsia"/>
        </w:rPr>
        <w:t>mostra todos os livros</w:t>
      </w:r>
      <w:r w:rsidR="003C11A6">
        <w:rPr>
          <w:rFonts w:eastAsiaTheme="minorEastAsia"/>
        </w:rPr>
        <w:t>. A op</w:t>
      </w:r>
      <w:r w:rsidR="00614B33">
        <w:rPr>
          <w:rFonts w:eastAsiaTheme="minorEastAsia"/>
        </w:rPr>
        <w:t>ção</w:t>
      </w:r>
      <w:r w:rsidR="003C11A6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3C11A6">
        <w:rPr>
          <w:rFonts w:eastAsiaTheme="minorEastAsia"/>
        </w:rPr>
        <w:t xml:space="preserve"> volta para o menu dos livros.</w:t>
      </w:r>
    </w:p>
    <w:p w14:paraId="2FEF7EC1" w14:textId="78C7D9EE" w:rsidR="00AE3148" w:rsidRDefault="00AE3148" w:rsidP="00AE3148">
      <w:pPr>
        <w:rPr>
          <w:rFonts w:eastAsiaTheme="minorEastAsia"/>
        </w:rPr>
      </w:pPr>
      <w:r>
        <w:t>A op</w:t>
      </w:r>
      <w:r w:rsidR="00614B33">
        <w:t>ção</w:t>
      </w:r>
      <w:r>
        <w:t xml:space="preserve">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</w:t>
      </w:r>
      <w:r w:rsidR="002911E7">
        <w:rPr>
          <w:rFonts w:eastAsiaTheme="minorEastAsia"/>
        </w:rPr>
        <w:t>do menu dos livros v</w:t>
      </w:r>
      <w:r>
        <w:rPr>
          <w:rFonts w:eastAsiaTheme="minorEastAsia"/>
        </w:rPr>
        <w:t>olta para o menu principal.</w:t>
      </w:r>
    </w:p>
    <w:p w14:paraId="4EBEA70F" w14:textId="1A362E6E" w:rsidR="004418E6" w:rsidRDefault="00AC31B1" w:rsidP="004418E6">
      <w:pPr>
        <w:pStyle w:val="Heading2"/>
      </w:pPr>
      <w:bookmarkStart w:id="13" w:name="_Toc72671238"/>
      <w:r>
        <w:t>Clients</w:t>
      </w:r>
      <w:r w:rsidR="004418E6">
        <w:t xml:space="preserve"> Menu</w:t>
      </w:r>
      <w:bookmarkEnd w:id="13"/>
    </w:p>
    <w:p w14:paraId="7060D388" w14:textId="72DC1E42" w:rsidR="00622B8E" w:rsidRDefault="00AC31B1" w:rsidP="00AC31B1">
      <w:r>
        <w:t>Neste menu, o utilizador poder</w:t>
      </w:r>
      <w:r w:rsidR="00614B33">
        <w:t>á</w:t>
      </w:r>
      <w:r>
        <w:t xml:space="preserve"> inserir/remove/alterar/consultar </w:t>
      </w:r>
      <w:r w:rsidR="0050263D">
        <w:t xml:space="preserve">os clientes </w:t>
      </w:r>
      <w:r>
        <w:t>da biblioteca (isto acontece ao n</w:t>
      </w:r>
      <w:r w:rsidR="00614B33">
        <w:t>í</w:t>
      </w:r>
      <w:r>
        <w:t>vel de mem</w:t>
      </w:r>
      <w:r w:rsidR="00614B33">
        <w:t>ó</w:t>
      </w:r>
      <w:r>
        <w:t xml:space="preserve">ria do programa, isto </w:t>
      </w:r>
      <w:r w:rsidR="00510073">
        <w:t>é</w:t>
      </w:r>
      <w:r>
        <w:t>, nas estruturas de dados do programa</w:t>
      </w:r>
      <w:r w:rsidR="00622B8E">
        <w:t>):</w:t>
      </w:r>
    </w:p>
    <w:p w14:paraId="1A730ECF" w14:textId="54E40FA0" w:rsidR="00622B8E" w:rsidRDefault="00622B8E" w:rsidP="00AC31B1">
      <w:r w:rsidRPr="00622B8E">
        <w:rPr>
          <w:noProof/>
        </w:rPr>
        <w:drawing>
          <wp:inline distT="0" distB="0" distL="0" distR="0" wp14:anchorId="211428E6" wp14:editId="63267FFA">
            <wp:extent cx="2770496" cy="1525483"/>
            <wp:effectExtent l="0" t="0" r="0" b="0"/>
            <wp:docPr id="30" name="Picture 30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" name="Picture 30" descr="Text&#10;&#10;Description automatically generated with medium confidence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828280" cy="1557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18ABE" w14:textId="1FD6A13D" w:rsidR="002218A0" w:rsidRDefault="00622B8E" w:rsidP="00622B8E">
      <w:r>
        <w:t xml:space="preserve">Note-se que estes </w:t>
      </w:r>
      <w:r w:rsidR="00E57903">
        <w:t>clientes</w:t>
      </w:r>
      <w:r>
        <w:t xml:space="preserve"> est</w:t>
      </w:r>
      <w:r w:rsidR="00510073">
        <w:t>ã</w:t>
      </w:r>
      <w:r>
        <w:t xml:space="preserve">o guardados </w:t>
      </w:r>
      <w:r w:rsidR="00932D30">
        <w:t>numa lista ligada</w:t>
      </w:r>
      <w:r w:rsidR="0013652E">
        <w:t xml:space="preserve"> simples.</w:t>
      </w:r>
    </w:p>
    <w:p w14:paraId="6D1CAC7F" w14:textId="1C45DA18" w:rsidR="00AB51F8" w:rsidRDefault="000D4A98" w:rsidP="00AB51F8">
      <w:pPr>
        <w:rPr>
          <w:rFonts w:eastAsiaTheme="minorEastAsia"/>
        </w:rPr>
      </w:pPr>
      <w:r>
        <w:t>A</w:t>
      </w:r>
      <w:r w:rsidR="00AB51F8">
        <w:t xml:space="preserve"> primeira op</w:t>
      </w:r>
      <w:r w:rsidR="00510073">
        <w:t>ção</w:t>
      </w:r>
      <w:r w:rsidR="00AB51F8">
        <w:t xml:space="preserve"> pede os dados </w:t>
      </w:r>
      <w:r>
        <w:t>do</w:t>
      </w:r>
      <w:r w:rsidR="00AB51F8">
        <w:t xml:space="preserve"> </w:t>
      </w:r>
      <w:r>
        <w:t>cliente</w:t>
      </w:r>
      <w:r w:rsidR="00AB51F8">
        <w:t xml:space="preserve"> ao utilizador, denotando-se que todos eles s</w:t>
      </w:r>
      <w:r w:rsidR="00510073">
        <w:t>ão</w:t>
      </w:r>
      <w:r w:rsidR="00AB51F8">
        <w:t xml:space="preserve"> verificados de acordo com erros de input ao n</w:t>
      </w:r>
      <w:r w:rsidR="00510073">
        <w:t>í</w:t>
      </w:r>
      <w:r w:rsidR="00AB51F8">
        <w:t>vel de sintaxe e l</w:t>
      </w:r>
      <w:r w:rsidR="00510073">
        <w:t>ó</w:t>
      </w:r>
      <w:r w:rsidR="00AB51F8">
        <w:t xml:space="preserve">gica (e.g., inserir </w:t>
      </w:r>
      <w:r w:rsidR="00987AE7">
        <w:t xml:space="preserve">um NIF </w:t>
      </w:r>
      <w:r w:rsidR="00AB51F8">
        <w:t xml:space="preserve">com mais ou menos </w:t>
      </w:r>
      <w:r w:rsidR="00987AE7">
        <w:t>de</w:t>
      </w:r>
      <w:r w:rsidR="00AB51F8">
        <w:t xml:space="preserve"> </w:t>
      </w:r>
      <m:oMath>
        <m:r>
          <w:rPr>
            <w:rFonts w:ascii="Cambria Math" w:hAnsi="Cambria Math"/>
          </w:rPr>
          <m:t xml:space="preserve">9 </m:t>
        </m:r>
      </m:oMath>
      <w:r w:rsidR="00AB51F8">
        <w:rPr>
          <w:rFonts w:eastAsiaTheme="minorEastAsia"/>
        </w:rPr>
        <w:t xml:space="preserve">digitos). Caso o input seja </w:t>
      </w:r>
      <m:oMath>
        <m:r>
          <w:rPr>
            <w:rFonts w:ascii="Cambria Math" w:eastAsiaTheme="minorEastAsia" w:hAnsi="Cambria Math"/>
          </w:rPr>
          <m:t>0</m:t>
        </m:r>
      </m:oMath>
      <w:r w:rsidR="00AB51F8">
        <w:rPr>
          <w:rFonts w:eastAsiaTheme="minorEastAsia"/>
        </w:rPr>
        <w:t>, a inser</w:t>
      </w:r>
      <w:r w:rsidR="00510073">
        <w:rPr>
          <w:rFonts w:eastAsiaTheme="minorEastAsia"/>
        </w:rPr>
        <w:t>çã</w:t>
      </w:r>
      <w:r w:rsidR="00AB51F8">
        <w:rPr>
          <w:rFonts w:eastAsiaTheme="minorEastAsia"/>
        </w:rPr>
        <w:t xml:space="preserve">o do novo </w:t>
      </w:r>
      <w:r w:rsidR="00987AE7">
        <w:rPr>
          <w:rFonts w:eastAsiaTheme="minorEastAsia"/>
        </w:rPr>
        <w:t>cliente</w:t>
      </w:r>
      <w:r w:rsidR="00AB51F8">
        <w:rPr>
          <w:rFonts w:eastAsiaTheme="minorEastAsia"/>
        </w:rPr>
        <w:t xml:space="preserve"> </w:t>
      </w:r>
      <w:r w:rsidR="00510073">
        <w:rPr>
          <w:rFonts w:eastAsiaTheme="minorEastAsia"/>
        </w:rPr>
        <w:t>é</w:t>
      </w:r>
      <w:r w:rsidR="00AB51F8">
        <w:rPr>
          <w:rFonts w:eastAsiaTheme="minorEastAsia"/>
        </w:rPr>
        <w:t xml:space="preserve"> interrompida</w:t>
      </w:r>
      <w:r w:rsidR="00987AE7">
        <w:rPr>
          <w:rFonts w:eastAsiaTheme="minorEastAsia"/>
        </w:rPr>
        <w:t>.</w:t>
      </w:r>
      <w:r w:rsidR="0018072F">
        <w:rPr>
          <w:rFonts w:eastAsiaTheme="minorEastAsia"/>
        </w:rPr>
        <w:t xml:space="preserve"> Note-se que o array das orders dos utilizadores </w:t>
      </w:r>
      <w:r w:rsidR="00510073">
        <w:rPr>
          <w:rFonts w:eastAsiaTheme="minorEastAsia"/>
        </w:rPr>
        <w:t>é</w:t>
      </w:r>
      <w:r w:rsidR="00D25AA1">
        <w:rPr>
          <w:rFonts w:eastAsiaTheme="minorEastAsia"/>
        </w:rPr>
        <w:t xml:space="preserve"> inicializado a</w:t>
      </w:r>
      <w:r w:rsidR="00335E94">
        <w:rPr>
          <w:rFonts w:eastAsiaTheme="minorEastAsia"/>
        </w:rPr>
        <w:t xml:space="preserve"> NULL, visto que ainda nenhum pedido </w:t>
      </w:r>
      <w:r w:rsidR="00D25AA1">
        <w:rPr>
          <w:rFonts w:eastAsiaTheme="minorEastAsia"/>
        </w:rPr>
        <w:t>foi feito para esse cliente.</w:t>
      </w:r>
      <w:r w:rsidR="00AA75FD">
        <w:rPr>
          <w:rFonts w:eastAsiaTheme="minorEastAsia"/>
        </w:rPr>
        <w:t xml:space="preserve"> Note-se que antes de pedir o n</w:t>
      </w:r>
      <w:r w:rsidR="00783650" w:rsidRPr="00783650">
        <w:rPr>
          <w:rFonts w:eastAsiaTheme="minorEastAsia"/>
        </w:rPr>
        <w:t>ú</w:t>
      </w:r>
      <w:r w:rsidR="00AA75FD">
        <w:rPr>
          <w:rFonts w:eastAsiaTheme="minorEastAsia"/>
        </w:rPr>
        <w:t xml:space="preserve">mero </w:t>
      </w:r>
      <w:r w:rsidR="00783650">
        <w:rPr>
          <w:rFonts w:eastAsiaTheme="minorEastAsia"/>
        </w:rPr>
        <w:t>de t</w:t>
      </w:r>
      <w:r w:rsidR="00783650" w:rsidRPr="00783650">
        <w:rPr>
          <w:rFonts w:eastAsiaTheme="minorEastAsia"/>
        </w:rPr>
        <w:t>elemóv</w:t>
      </w:r>
      <w:r w:rsidR="00783650">
        <w:rPr>
          <w:rFonts w:eastAsiaTheme="minorEastAsia"/>
        </w:rPr>
        <w:t>el</w:t>
      </w:r>
      <w:r w:rsidR="00783650" w:rsidRPr="00783650">
        <w:rPr>
          <w:rFonts w:eastAsiaTheme="minorEastAsia"/>
        </w:rPr>
        <w:t xml:space="preserve"> </w:t>
      </w:r>
      <w:r w:rsidR="00AA75FD">
        <w:rPr>
          <w:rFonts w:eastAsiaTheme="minorEastAsia"/>
        </w:rPr>
        <w:t xml:space="preserve">dos clientes, </w:t>
      </w:r>
      <w:r w:rsidR="00A168B9">
        <w:rPr>
          <w:rFonts w:eastAsiaTheme="minorEastAsia"/>
        </w:rPr>
        <w:t>o</w:t>
      </w:r>
      <w:r w:rsidR="00AA75FD">
        <w:rPr>
          <w:rFonts w:eastAsiaTheme="minorEastAsia"/>
        </w:rPr>
        <w:t xml:space="preserve"> </w:t>
      </w:r>
      <w:r w:rsidR="00A168B9">
        <w:rPr>
          <w:rFonts w:eastAsiaTheme="minorEastAsia"/>
        </w:rPr>
        <w:t>p</w:t>
      </w:r>
      <w:r w:rsidR="00A168B9" w:rsidRPr="00A168B9">
        <w:rPr>
          <w:rFonts w:eastAsiaTheme="minorEastAsia"/>
        </w:rPr>
        <w:t xml:space="preserve">aís </w:t>
      </w:r>
      <w:r w:rsidR="00AA75FD">
        <w:rPr>
          <w:rFonts w:eastAsiaTheme="minorEastAsia"/>
        </w:rPr>
        <w:t xml:space="preserve">onde vivem </w:t>
      </w:r>
      <w:r w:rsidR="00A04369" w:rsidRPr="00A04369">
        <w:rPr>
          <w:rFonts w:eastAsiaTheme="minorEastAsia"/>
        </w:rPr>
        <w:t>é</w:t>
      </w:r>
      <w:r w:rsidR="00AA75FD">
        <w:rPr>
          <w:rFonts w:eastAsiaTheme="minorEastAsia"/>
        </w:rPr>
        <w:t xml:space="preserve"> pedido primeiro; isto porque, o </w:t>
      </w:r>
      <w:r w:rsidR="00A04369">
        <w:rPr>
          <w:rFonts w:eastAsiaTheme="minorEastAsia"/>
        </w:rPr>
        <w:t>n</w:t>
      </w:r>
      <w:r w:rsidR="00A04369" w:rsidRPr="00783650">
        <w:rPr>
          <w:rFonts w:eastAsiaTheme="minorEastAsia"/>
        </w:rPr>
        <w:t>ú</w:t>
      </w:r>
      <w:r w:rsidR="00A04369">
        <w:rPr>
          <w:rFonts w:eastAsiaTheme="minorEastAsia"/>
        </w:rPr>
        <w:t xml:space="preserve">mero </w:t>
      </w:r>
      <w:r w:rsidR="00AA75FD">
        <w:rPr>
          <w:rFonts w:eastAsiaTheme="minorEastAsia"/>
        </w:rPr>
        <w:t xml:space="preserve">de </w:t>
      </w:r>
      <w:r w:rsidR="00A04369">
        <w:rPr>
          <w:rFonts w:eastAsiaTheme="minorEastAsia"/>
        </w:rPr>
        <w:t>t</w:t>
      </w:r>
      <w:r w:rsidR="00A04369" w:rsidRPr="00783650">
        <w:rPr>
          <w:rFonts w:eastAsiaTheme="minorEastAsia"/>
        </w:rPr>
        <w:t>elemóv</w:t>
      </w:r>
      <w:r w:rsidR="00A04369">
        <w:rPr>
          <w:rFonts w:eastAsiaTheme="minorEastAsia"/>
        </w:rPr>
        <w:t>el</w:t>
      </w:r>
      <w:r w:rsidR="00A04369" w:rsidRPr="00783650">
        <w:rPr>
          <w:rFonts w:eastAsiaTheme="minorEastAsia"/>
        </w:rPr>
        <w:t xml:space="preserve"> </w:t>
      </w:r>
      <w:r w:rsidR="00A04369" w:rsidRPr="00A04369">
        <w:rPr>
          <w:rFonts w:eastAsiaTheme="minorEastAsia"/>
        </w:rPr>
        <w:t>é</w:t>
      </w:r>
      <w:r w:rsidR="00AA75FD">
        <w:rPr>
          <w:rFonts w:eastAsiaTheme="minorEastAsia"/>
        </w:rPr>
        <w:t xml:space="preserve"> automaticamente adicionado com o codigo do </w:t>
      </w:r>
      <w:r w:rsidR="009B3AD0">
        <w:rPr>
          <w:rFonts w:eastAsiaTheme="minorEastAsia"/>
        </w:rPr>
        <w:t>p</w:t>
      </w:r>
      <w:r w:rsidR="009B3AD0" w:rsidRPr="00A168B9">
        <w:rPr>
          <w:rFonts w:eastAsiaTheme="minorEastAsia"/>
        </w:rPr>
        <w:t xml:space="preserve">aís </w:t>
      </w:r>
      <w:r w:rsidR="00766803" w:rsidRPr="00766803">
        <w:rPr>
          <w:rFonts w:eastAsiaTheme="minorEastAsia"/>
        </w:rPr>
        <w:t>atrás</w:t>
      </w:r>
      <w:r w:rsidR="00AA75FD">
        <w:rPr>
          <w:rFonts w:eastAsiaTheme="minorEastAsia"/>
        </w:rPr>
        <w:t xml:space="preserve">. Para isso, os paises estao guardados num ficheiro com o respetivo </w:t>
      </w:r>
      <w:r w:rsidR="00254591" w:rsidRPr="00254591">
        <w:rPr>
          <w:rFonts w:eastAsiaTheme="minorEastAsia"/>
        </w:rPr>
        <w:t>código</w:t>
      </w:r>
      <w:r w:rsidR="00EC576D">
        <w:rPr>
          <w:rFonts w:eastAsiaTheme="minorEastAsia"/>
        </w:rPr>
        <w:fldChar w:fldCharType="begin" w:fldLock="1"/>
      </w:r>
      <w:r w:rsidR="00551103">
        <w:rPr>
          <w:rFonts w:eastAsiaTheme="minorEastAsia"/>
        </w:rPr>
        <w:instrText>ADDIN CSL_CITATION {"citationItems":[{"id":"ITEM-1","itemData":{"URL":"https://countrycode.org/","accessed":{"date-parts":[["2021","4","28"]]},"id":"ITEM-1","issued":{"date-parts":[["0"]]},"title":"CountryCode","type":"webpage"},"uris":["http://www.mendeley.com/documents/?uuid=7d4b1cd3-431d-46b8-a4d8-755167453c70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EC576D">
        <w:rPr>
          <w:rFonts w:eastAsiaTheme="minorEastAsia"/>
        </w:rPr>
        <w:fldChar w:fldCharType="separate"/>
      </w:r>
      <w:r w:rsidR="00EC576D" w:rsidRPr="00EC576D">
        <w:rPr>
          <w:rFonts w:eastAsiaTheme="minorEastAsia"/>
          <w:noProof/>
        </w:rPr>
        <w:t>[4]</w:t>
      </w:r>
      <w:r w:rsidR="00EC576D">
        <w:rPr>
          <w:rFonts w:eastAsiaTheme="minorEastAsia"/>
        </w:rPr>
        <w:fldChar w:fldCharType="end"/>
      </w:r>
      <w:r w:rsidR="00AA75FD">
        <w:rPr>
          <w:rFonts w:eastAsiaTheme="minorEastAsia"/>
        </w:rPr>
        <w:t xml:space="preserve">, e, portanto, ao inserir um </w:t>
      </w:r>
      <w:r w:rsidR="009B3AD0">
        <w:rPr>
          <w:rFonts w:eastAsiaTheme="minorEastAsia"/>
        </w:rPr>
        <w:t>p</w:t>
      </w:r>
      <w:r w:rsidR="009B3AD0" w:rsidRPr="00A168B9">
        <w:rPr>
          <w:rFonts w:eastAsiaTheme="minorEastAsia"/>
        </w:rPr>
        <w:t>aís</w:t>
      </w:r>
      <w:r w:rsidR="00AA75FD">
        <w:rPr>
          <w:rFonts w:eastAsiaTheme="minorEastAsia"/>
        </w:rPr>
        <w:t xml:space="preserve">, verificamos se </w:t>
      </w:r>
      <w:r w:rsidR="00766803" w:rsidRPr="00A04369">
        <w:rPr>
          <w:rFonts w:eastAsiaTheme="minorEastAsia"/>
        </w:rPr>
        <w:t>é</w:t>
      </w:r>
      <w:r w:rsidR="00AA75FD">
        <w:rPr>
          <w:rFonts w:eastAsiaTheme="minorEastAsia"/>
        </w:rPr>
        <w:t xml:space="preserve"> </w:t>
      </w:r>
      <w:r w:rsidR="005A059A" w:rsidRPr="005A059A">
        <w:rPr>
          <w:rFonts w:eastAsiaTheme="minorEastAsia"/>
        </w:rPr>
        <w:t>válido</w:t>
      </w:r>
      <w:r w:rsidR="00AA75FD">
        <w:rPr>
          <w:rFonts w:eastAsiaTheme="minorEastAsia"/>
        </w:rPr>
        <w:t xml:space="preserve">, </w:t>
      </w:r>
      <w:r w:rsidR="005A059A">
        <w:rPr>
          <w:rFonts w:eastAsiaTheme="minorEastAsia"/>
        </w:rPr>
        <w:t>e</w:t>
      </w:r>
      <w:r w:rsidR="00AA75FD">
        <w:rPr>
          <w:rFonts w:eastAsiaTheme="minorEastAsia"/>
        </w:rPr>
        <w:t xml:space="preserve"> </w:t>
      </w:r>
      <w:r w:rsidR="005A059A">
        <w:rPr>
          <w:rFonts w:eastAsiaTheme="minorEastAsia"/>
        </w:rPr>
        <w:t>s</w:t>
      </w:r>
      <w:r w:rsidR="005A059A" w:rsidRPr="005A059A">
        <w:rPr>
          <w:rFonts w:eastAsiaTheme="minorEastAsia"/>
        </w:rPr>
        <w:t>ó</w:t>
      </w:r>
      <w:r w:rsidR="00AA75FD">
        <w:rPr>
          <w:rFonts w:eastAsiaTheme="minorEastAsia"/>
        </w:rPr>
        <w:t xml:space="preserve"> depois inserido (note-se ainda que os </w:t>
      </w:r>
      <w:r w:rsidR="005A059A" w:rsidRPr="005A059A">
        <w:rPr>
          <w:rFonts w:eastAsiaTheme="minorEastAsia"/>
        </w:rPr>
        <w:t>países</w:t>
      </w:r>
      <w:r w:rsidR="005A059A" w:rsidRPr="005A059A">
        <w:rPr>
          <w:rFonts w:eastAsiaTheme="minorEastAsia"/>
        </w:rPr>
        <w:t xml:space="preserve"> </w:t>
      </w:r>
      <w:r w:rsidR="005A059A" w:rsidRPr="005A059A">
        <w:rPr>
          <w:rFonts w:eastAsiaTheme="minorEastAsia"/>
        </w:rPr>
        <w:t>estão</w:t>
      </w:r>
      <w:r w:rsidR="005A059A" w:rsidRPr="005A059A">
        <w:rPr>
          <w:rFonts w:eastAsiaTheme="minorEastAsia"/>
        </w:rPr>
        <w:t xml:space="preserve"> </w:t>
      </w:r>
      <w:r w:rsidR="00AA75FD">
        <w:rPr>
          <w:rFonts w:eastAsiaTheme="minorEastAsia"/>
        </w:rPr>
        <w:t xml:space="preserve">escritos </w:t>
      </w:r>
      <w:r w:rsidR="005A059A">
        <w:rPr>
          <w:rFonts w:eastAsiaTheme="minorEastAsia"/>
        </w:rPr>
        <w:t>em i</w:t>
      </w:r>
      <w:r w:rsidR="005A059A" w:rsidRPr="005A059A">
        <w:rPr>
          <w:rFonts w:eastAsiaTheme="minorEastAsia"/>
        </w:rPr>
        <w:t xml:space="preserve">nglês </w:t>
      </w:r>
      <w:r w:rsidR="00AA75FD">
        <w:rPr>
          <w:rFonts w:eastAsiaTheme="minorEastAsia"/>
        </w:rPr>
        <w:t xml:space="preserve">e sem </w:t>
      </w:r>
      <w:r w:rsidR="00A971A7">
        <w:rPr>
          <w:rFonts w:eastAsiaTheme="minorEastAsia"/>
        </w:rPr>
        <w:t>e</w:t>
      </w:r>
      <w:r w:rsidR="00A971A7" w:rsidRPr="00A971A7">
        <w:rPr>
          <w:rFonts w:eastAsiaTheme="minorEastAsia"/>
        </w:rPr>
        <w:t>spaços</w:t>
      </w:r>
      <w:r w:rsidR="00AA75FD">
        <w:rPr>
          <w:rFonts w:eastAsiaTheme="minorEastAsia"/>
        </w:rPr>
        <w:t>, portanto estados unidos ficam UnitedStates</w:t>
      </w:r>
      <w:r w:rsidR="00D55610">
        <w:rPr>
          <w:rFonts w:eastAsiaTheme="minorEastAsia"/>
        </w:rPr>
        <w:t xml:space="preserve">, ainda que a </w:t>
      </w:r>
      <w:r w:rsidR="00D55610" w:rsidRPr="0005125E">
        <w:rPr>
          <w:rFonts w:eastAsiaTheme="minorEastAsia"/>
          <w:i/>
          <w:iCs/>
        </w:rPr>
        <w:t>letter case</w:t>
      </w:r>
      <w:r w:rsidR="00D55610">
        <w:rPr>
          <w:rFonts w:eastAsiaTheme="minorEastAsia"/>
        </w:rPr>
        <w:t xml:space="preserve"> seja ignorada</w:t>
      </w:r>
      <w:r w:rsidR="00AA75FD">
        <w:rPr>
          <w:rFonts w:eastAsiaTheme="minorEastAsia"/>
        </w:rPr>
        <w:t>)</w:t>
      </w:r>
      <w:r w:rsidR="00CD7749">
        <w:rPr>
          <w:rFonts w:eastAsiaTheme="minorEastAsia"/>
        </w:rPr>
        <w:t>.</w:t>
      </w:r>
    </w:p>
    <w:p w14:paraId="00128551" w14:textId="567EC320" w:rsidR="00AB51F8" w:rsidRDefault="00AB51F8" w:rsidP="00AB51F8">
      <w:pPr>
        <w:rPr>
          <w:rFonts w:eastAsiaTheme="minorEastAsia"/>
        </w:rPr>
      </w:pPr>
      <w:r>
        <w:rPr>
          <w:rFonts w:eastAsiaTheme="minorEastAsia"/>
        </w:rPr>
        <w:t>A segunda op</w:t>
      </w:r>
      <w:r w:rsidR="00510073">
        <w:rPr>
          <w:rFonts w:eastAsiaTheme="minorEastAsia"/>
        </w:rPr>
        <w:t>çã</w:t>
      </w:r>
      <w:r>
        <w:rPr>
          <w:rFonts w:eastAsiaTheme="minorEastAsia"/>
        </w:rPr>
        <w:t xml:space="preserve">o remove </w:t>
      </w:r>
      <w:r w:rsidR="00987AE7">
        <w:rPr>
          <w:rFonts w:eastAsiaTheme="minorEastAsia"/>
        </w:rPr>
        <w:t xml:space="preserve">um cliente </w:t>
      </w:r>
      <w:r>
        <w:rPr>
          <w:rFonts w:eastAsiaTheme="minorEastAsia"/>
        </w:rPr>
        <w:t xml:space="preserve">da estrutura de dados, dado o seu </w:t>
      </w:r>
      <w:r w:rsidR="00987AE7">
        <w:rPr>
          <w:rFonts w:eastAsiaTheme="minorEastAsia"/>
        </w:rPr>
        <w:t>NIF.</w:t>
      </w:r>
    </w:p>
    <w:p w14:paraId="2082E993" w14:textId="3F37AF22" w:rsidR="00AB51F8" w:rsidRDefault="00AB51F8" w:rsidP="00987AE7">
      <w:pPr>
        <w:rPr>
          <w:rFonts w:eastAsiaTheme="minorEastAsia"/>
        </w:rPr>
      </w:pPr>
      <w:r>
        <w:rPr>
          <w:rFonts w:eastAsiaTheme="minorEastAsia"/>
        </w:rPr>
        <w:t xml:space="preserve">A terceira </w:t>
      </w:r>
      <w:r w:rsidR="00987AE7">
        <w:rPr>
          <w:rFonts w:eastAsiaTheme="minorEastAsia"/>
        </w:rPr>
        <w:t>op</w:t>
      </w:r>
      <w:r w:rsidR="00510073">
        <w:rPr>
          <w:rFonts w:eastAsiaTheme="minorEastAsia"/>
        </w:rPr>
        <w:t>ção</w:t>
      </w:r>
      <w:r w:rsidR="00987AE7">
        <w:rPr>
          <w:rFonts w:eastAsiaTheme="minorEastAsia"/>
        </w:rPr>
        <w:t xml:space="preserve"> </w:t>
      </w:r>
      <w:r w:rsidR="00510073">
        <w:rPr>
          <w:rFonts w:eastAsiaTheme="minorEastAsia"/>
        </w:rPr>
        <w:t>é</w:t>
      </w:r>
      <w:r w:rsidR="00987AE7">
        <w:rPr>
          <w:rFonts w:eastAsiaTheme="minorEastAsia"/>
        </w:rPr>
        <w:t xml:space="preserve"> utilizada para alterar os dados de um cliente</w:t>
      </w:r>
      <w:r w:rsidR="00DD4362">
        <w:rPr>
          <w:rFonts w:eastAsiaTheme="minorEastAsia"/>
        </w:rPr>
        <w:t xml:space="preserve">. Se o dado introduzido for </w:t>
      </w:r>
      <m:oMath>
        <m:r>
          <w:rPr>
            <w:rFonts w:ascii="Cambria Math" w:eastAsiaTheme="minorEastAsia" w:hAnsi="Cambria Math"/>
          </w:rPr>
          <m:t>-1</m:t>
        </m:r>
      </m:oMath>
      <w:r w:rsidR="00DD4362">
        <w:rPr>
          <w:rFonts w:eastAsiaTheme="minorEastAsia"/>
        </w:rPr>
        <w:t>, o dado fica igual ao que j</w:t>
      </w:r>
      <w:r w:rsidR="00510073">
        <w:rPr>
          <w:rFonts w:eastAsiaTheme="minorEastAsia"/>
        </w:rPr>
        <w:t>á</w:t>
      </w:r>
      <w:r w:rsidR="00DD4362">
        <w:rPr>
          <w:rFonts w:eastAsiaTheme="minorEastAsia"/>
        </w:rPr>
        <w:t xml:space="preserve"> est</w:t>
      </w:r>
      <w:r w:rsidR="00510073">
        <w:rPr>
          <w:rFonts w:eastAsiaTheme="minorEastAsia"/>
        </w:rPr>
        <w:t>á</w:t>
      </w:r>
      <w:r w:rsidR="00DD4362">
        <w:rPr>
          <w:rFonts w:eastAsiaTheme="minorEastAsia"/>
        </w:rPr>
        <w:t>.</w:t>
      </w:r>
    </w:p>
    <w:p w14:paraId="3B81E331" w14:textId="0F0D88C0" w:rsidR="003356A7" w:rsidRDefault="00AB51F8" w:rsidP="00AB51F8">
      <w:pPr>
        <w:rPr>
          <w:rFonts w:eastAsiaTheme="minorEastAsia"/>
        </w:rPr>
      </w:pPr>
      <w:r>
        <w:rPr>
          <w:rFonts w:eastAsiaTheme="minorEastAsia"/>
        </w:rPr>
        <w:t>A quarta op</w:t>
      </w:r>
      <w:r w:rsidR="00510073">
        <w:rPr>
          <w:rFonts w:eastAsiaTheme="minorEastAsia"/>
        </w:rPr>
        <w:t>ção</w:t>
      </w:r>
      <w:r>
        <w:rPr>
          <w:rFonts w:eastAsiaTheme="minorEastAsia"/>
        </w:rPr>
        <w:t xml:space="preserve"> abre um terceiro menu para consultar</w:t>
      </w:r>
      <w:r w:rsidR="001E348B">
        <w:rPr>
          <w:rFonts w:eastAsiaTheme="minorEastAsia"/>
        </w:rPr>
        <w:t xml:space="preserve"> os clientes</w:t>
      </w:r>
      <w:r>
        <w:rPr>
          <w:rFonts w:eastAsiaTheme="minorEastAsia"/>
        </w:rPr>
        <w:t>, segundo uma dada caracter</w:t>
      </w:r>
      <w:r w:rsidR="00510073">
        <w:rPr>
          <w:rFonts w:eastAsiaTheme="minorEastAsia"/>
        </w:rPr>
        <w:t>í</w:t>
      </w:r>
      <w:r>
        <w:rPr>
          <w:rFonts w:eastAsiaTheme="minorEastAsia"/>
        </w:rPr>
        <w:t>sti</w:t>
      </w:r>
      <w:r w:rsidR="003356A7">
        <w:rPr>
          <w:rFonts w:eastAsiaTheme="minorEastAsia"/>
        </w:rPr>
        <w:t>ca:</w:t>
      </w:r>
    </w:p>
    <w:p w14:paraId="26EA86E9" w14:textId="4FB27D17" w:rsidR="00240698" w:rsidRDefault="003356A7" w:rsidP="00240698">
      <w:pPr>
        <w:rPr>
          <w:rFonts w:eastAsiaTheme="minorEastAsia"/>
        </w:rPr>
      </w:pPr>
      <w:r w:rsidRPr="003356A7">
        <w:rPr>
          <w:rFonts w:eastAsiaTheme="minorEastAsia"/>
          <w:noProof/>
        </w:rPr>
        <w:lastRenderedPageBreak/>
        <w:drawing>
          <wp:inline distT="0" distB="0" distL="0" distR="0" wp14:anchorId="6994EBA2" wp14:editId="0FB3F8D0">
            <wp:extent cx="2845175" cy="1547495"/>
            <wp:effectExtent l="0" t="0" r="0" b="0"/>
            <wp:docPr id="34" name="Picture 34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4" name="Picture 34" descr="Text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873994" cy="1563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AB51F8">
        <w:rPr>
          <w:rFonts w:eastAsiaTheme="minorEastAsia"/>
        </w:rPr>
        <w:br/>
      </w:r>
      <w:r w:rsidR="00240698">
        <w:rPr>
          <w:rFonts w:eastAsiaTheme="minorEastAsia"/>
        </w:rPr>
        <w:t>Neste submenu, a primeira op</w:t>
      </w:r>
      <w:r w:rsidR="00510073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mostra </w:t>
      </w:r>
      <w:r w:rsidR="00A83BC3">
        <w:rPr>
          <w:rFonts w:eastAsiaTheme="minorEastAsia"/>
        </w:rPr>
        <w:t xml:space="preserve">o cliente </w:t>
      </w:r>
      <w:r w:rsidR="00240698">
        <w:rPr>
          <w:rFonts w:eastAsiaTheme="minorEastAsia"/>
        </w:rPr>
        <w:t xml:space="preserve">com o dado </w:t>
      </w:r>
      <w:r w:rsidR="00A83BC3">
        <w:rPr>
          <w:rFonts w:eastAsiaTheme="minorEastAsia"/>
        </w:rPr>
        <w:t>NIF</w:t>
      </w:r>
      <w:r w:rsidR="00240698">
        <w:rPr>
          <w:rFonts w:eastAsiaTheme="minorEastAsia"/>
        </w:rPr>
        <w:t>, a segunda op</w:t>
      </w:r>
      <w:r w:rsidR="000A7F8A">
        <w:rPr>
          <w:rFonts w:eastAsiaTheme="minorEastAsia"/>
        </w:rPr>
        <w:t>çã</w:t>
      </w:r>
      <w:r w:rsidR="00240698">
        <w:rPr>
          <w:rFonts w:eastAsiaTheme="minorEastAsia"/>
        </w:rPr>
        <w:t xml:space="preserve">o mostra </w:t>
      </w:r>
      <w:r w:rsidR="00A83BC3">
        <w:rPr>
          <w:rFonts w:eastAsiaTheme="minorEastAsia"/>
        </w:rPr>
        <w:t>os clientes com um dado nome</w:t>
      </w:r>
      <w:r w:rsidR="00240698">
        <w:rPr>
          <w:rFonts w:eastAsiaTheme="minorEastAsia"/>
        </w:rPr>
        <w:t>, a terceira op</w:t>
      </w:r>
      <w:r w:rsidR="000A7F8A">
        <w:rPr>
          <w:rFonts w:eastAsiaTheme="minorEastAsia"/>
        </w:rPr>
        <w:t>çã</w:t>
      </w:r>
      <w:r w:rsidR="00240698">
        <w:rPr>
          <w:rFonts w:eastAsiaTheme="minorEastAsia"/>
        </w:rPr>
        <w:t xml:space="preserve">o mostra </w:t>
      </w:r>
      <w:r w:rsidR="00A83BC3">
        <w:rPr>
          <w:rFonts w:eastAsiaTheme="minorEastAsia"/>
        </w:rPr>
        <w:t>os clientes que tenham uma dada morada</w:t>
      </w:r>
      <w:r w:rsidR="00240698">
        <w:rPr>
          <w:rFonts w:eastAsiaTheme="minorEastAsia"/>
        </w:rPr>
        <w:t>, e a quarta op</w:t>
      </w:r>
      <w:r w:rsidR="000A7F8A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mostra todos </w:t>
      </w:r>
      <w:r w:rsidR="003D7B9A">
        <w:rPr>
          <w:rFonts w:eastAsiaTheme="minorEastAsia"/>
        </w:rPr>
        <w:t>os clientes</w:t>
      </w:r>
      <w:r w:rsidR="00240698">
        <w:rPr>
          <w:rFonts w:eastAsiaTheme="minorEastAsia"/>
        </w:rPr>
        <w:t>. A op</w:t>
      </w:r>
      <w:r w:rsidR="000A7F8A">
        <w:rPr>
          <w:rFonts w:eastAsiaTheme="minorEastAsia"/>
        </w:rPr>
        <w:t>ção</w:t>
      </w:r>
      <w:r w:rsidR="00240698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0</m:t>
        </m:r>
      </m:oMath>
      <w:r w:rsidR="00240698">
        <w:rPr>
          <w:rFonts w:eastAsiaTheme="minorEastAsia"/>
        </w:rPr>
        <w:t xml:space="preserve"> volta para o menu dos </w:t>
      </w:r>
      <w:r w:rsidR="003D7B9A">
        <w:rPr>
          <w:rFonts w:eastAsiaTheme="minorEastAsia"/>
        </w:rPr>
        <w:t>clientes.</w:t>
      </w:r>
    </w:p>
    <w:p w14:paraId="2BEB2C5A" w14:textId="436164C8" w:rsidR="003D7B9A" w:rsidRDefault="003D7B9A" w:rsidP="003D7B9A">
      <w:pPr>
        <w:rPr>
          <w:rFonts w:eastAsiaTheme="minorEastAsia"/>
        </w:rPr>
      </w:pPr>
      <w:r>
        <w:t>A op</w:t>
      </w:r>
      <w:r w:rsidR="000A7F8A">
        <w:t>ção</w:t>
      </w:r>
      <w:r>
        <w:t xml:space="preserve"> </w:t>
      </w:r>
      <m:oMath>
        <m:r>
          <w:rPr>
            <w:rFonts w:ascii="Cambria Math" w:hAnsi="Cambria Math"/>
          </w:rPr>
          <m:t>0</m:t>
        </m:r>
      </m:oMath>
      <w:r>
        <w:rPr>
          <w:rFonts w:eastAsiaTheme="minorEastAsia"/>
        </w:rPr>
        <w:t xml:space="preserve"> do menu dos </w:t>
      </w:r>
      <w:r w:rsidR="00162A01">
        <w:rPr>
          <w:rFonts w:eastAsiaTheme="minorEastAsia"/>
        </w:rPr>
        <w:t>clientes</w:t>
      </w:r>
      <w:r>
        <w:rPr>
          <w:rFonts w:eastAsiaTheme="minorEastAsia"/>
        </w:rPr>
        <w:t xml:space="preserve"> volta para o menu principal.</w:t>
      </w:r>
    </w:p>
    <w:p w14:paraId="6A7452BC" w14:textId="423F337C" w:rsidR="00B8350F" w:rsidRDefault="00DF1B33" w:rsidP="00B8350F">
      <w:pPr>
        <w:pStyle w:val="Heading2"/>
      </w:pPr>
      <w:bookmarkStart w:id="14" w:name="_Toc72671239"/>
      <w:r>
        <w:t>Orders</w:t>
      </w:r>
      <w:r w:rsidR="00B8350F">
        <w:t xml:space="preserve"> Menu</w:t>
      </w:r>
      <w:bookmarkEnd w:id="14"/>
    </w:p>
    <w:p w14:paraId="20D32DDC" w14:textId="7E864694" w:rsidR="00DF1B33" w:rsidRDefault="00DF1B33" w:rsidP="00DF1B33">
      <w:r>
        <w:t>Neste menu, o utilizador poder</w:t>
      </w:r>
      <w:r w:rsidR="000A7F8A">
        <w:t>á</w:t>
      </w:r>
      <w:r>
        <w:t xml:space="preserve"> inserir/remove</w:t>
      </w:r>
      <w:r w:rsidR="000A7F8A">
        <w:t>r</w:t>
      </w:r>
      <w:r w:rsidR="00736BF7">
        <w:t xml:space="preserve"> pedidos</w:t>
      </w:r>
      <w:r>
        <w:t xml:space="preserve"> (isto acontece ao n</w:t>
      </w:r>
      <w:r w:rsidR="000A7F8A">
        <w:t>í</w:t>
      </w:r>
      <w:r>
        <w:t>vel de mem</w:t>
      </w:r>
      <w:r w:rsidR="000A7F8A">
        <w:t>ó</w:t>
      </w:r>
      <w:r>
        <w:t xml:space="preserve">ria do programa, isto </w:t>
      </w:r>
      <w:r w:rsidR="000A7F8A">
        <w:t>é</w:t>
      </w:r>
      <w:r>
        <w:t>, nas estruturas de dados do programa):</w:t>
      </w:r>
    </w:p>
    <w:p w14:paraId="1FA8930A" w14:textId="38BC1009" w:rsidR="00BE1FAE" w:rsidRDefault="00BE1FAE" w:rsidP="00DF1B33">
      <w:r w:rsidRPr="00BE1FAE">
        <w:rPr>
          <w:noProof/>
        </w:rPr>
        <w:drawing>
          <wp:inline distT="0" distB="0" distL="0" distR="0" wp14:anchorId="21BFF40D" wp14:editId="5C0254D6">
            <wp:extent cx="3877216" cy="1714739"/>
            <wp:effectExtent l="0" t="0" r="9525" b="0"/>
            <wp:docPr id="35" name="Picture 35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5" name="Picture 35" descr="Graphical user interface, text&#10;&#10;Description automatically generated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877216" cy="17147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027DC" w14:textId="2D123FB2" w:rsidR="00A32293" w:rsidRDefault="00A32293" w:rsidP="00A32293">
      <w:r>
        <w:t>Note-se que est</w:t>
      </w:r>
      <w:r w:rsidR="00F8675E">
        <w:t xml:space="preserve">es pedidos </w:t>
      </w:r>
      <w:r>
        <w:t>est</w:t>
      </w:r>
      <w:r w:rsidR="000A7F8A">
        <w:t>ã</w:t>
      </w:r>
      <w:r>
        <w:t xml:space="preserve">o guardados </w:t>
      </w:r>
      <w:r w:rsidR="00F8675E">
        <w:t>numa fila.</w:t>
      </w:r>
    </w:p>
    <w:p w14:paraId="34CF39DB" w14:textId="6B62A938" w:rsidR="0018072F" w:rsidRDefault="0018072F" w:rsidP="00A32293">
      <w:r>
        <w:t>A primeira op</w:t>
      </w:r>
      <w:r w:rsidR="000A7F8A">
        <w:t>ção</w:t>
      </w:r>
      <w:r>
        <w:t xml:space="preserve"> pede todos os dados requisi</w:t>
      </w:r>
      <w:r w:rsidR="00D25AA1">
        <w:t>tados por um pedido, verificando a sintaxe e l</w:t>
      </w:r>
      <w:r w:rsidR="000A7F8A">
        <w:t>ó</w:t>
      </w:r>
      <w:r w:rsidR="00D25AA1">
        <w:t xml:space="preserve">gica dos inputs </w:t>
      </w:r>
      <w:r w:rsidR="00FE7E54">
        <w:t>(incluindo verifica</w:t>
      </w:r>
      <w:r w:rsidR="000A7F8A">
        <w:t>ção</w:t>
      </w:r>
      <w:r w:rsidR="00FE7E54">
        <w:t xml:space="preserve"> de stock, e.g.).</w:t>
      </w:r>
    </w:p>
    <w:p w14:paraId="1B14BE74" w14:textId="69484550" w:rsidR="0061213D" w:rsidRDefault="005D4944" w:rsidP="00A32293">
      <w:r>
        <w:t>A segunda op</w:t>
      </w:r>
      <w:r w:rsidR="000A7F8A">
        <w:t>ção</w:t>
      </w:r>
      <w:r>
        <w:t xml:space="preserve"> remove o pedido do in</w:t>
      </w:r>
      <w:r w:rsidR="000A7F8A">
        <w:t>í</w:t>
      </w:r>
      <w:r>
        <w:t>cio da fila, adicionando-o ao array das orders do respetivo cliente.</w:t>
      </w:r>
    </w:p>
    <w:p w14:paraId="19EDFB4E" w14:textId="3B5CBB2A" w:rsidR="0061213D" w:rsidRDefault="002A6235" w:rsidP="0061213D">
      <w:pPr>
        <w:pStyle w:val="Heading2"/>
      </w:pPr>
      <w:bookmarkStart w:id="15" w:name="_Toc72671240"/>
      <w:r>
        <w:t>Operations Menu</w:t>
      </w:r>
      <w:bookmarkEnd w:id="15"/>
    </w:p>
    <w:p w14:paraId="70B0A166" w14:textId="0E3C6867" w:rsidR="00770C2E" w:rsidRDefault="00770C2E" w:rsidP="00770C2E">
      <w:pPr>
        <w:rPr>
          <w:rFonts w:eastAsiaTheme="minorEastAsia"/>
        </w:rPr>
      </w:pPr>
      <w:r>
        <w:t xml:space="preserve">Neste menu, </w:t>
      </w:r>
      <w:r w:rsidR="00A46DA3">
        <w:t>o</w:t>
      </w:r>
      <w:r>
        <w:t xml:space="preserve"> utilizador </w:t>
      </w:r>
      <w:r w:rsidR="00A46DA3">
        <w:t xml:space="preserve">possui uma escolha entre </w:t>
      </w:r>
      <w:r w:rsidR="00317E25">
        <w:t>as</w:t>
      </w:r>
      <w:r w:rsidR="00A46DA3">
        <w:t xml:space="preserve"> </w:t>
      </w:r>
      <m:oMath>
        <m:r>
          <w:rPr>
            <w:rFonts w:ascii="Cambria Math" w:hAnsi="Cambria Math"/>
          </w:rPr>
          <m:t>11</m:t>
        </m:r>
      </m:oMath>
      <w:r w:rsidR="00317E25">
        <w:rPr>
          <w:rFonts w:eastAsiaTheme="minorEastAsia"/>
        </w:rPr>
        <w:t xml:space="preserve"> opera</w:t>
      </w:r>
      <w:r w:rsidR="000A7F8A">
        <w:rPr>
          <w:rFonts w:eastAsiaTheme="minorEastAsia"/>
        </w:rPr>
        <w:t xml:space="preserve">ções </w:t>
      </w:r>
      <w:r w:rsidR="00317E25">
        <w:rPr>
          <w:rFonts w:eastAsiaTheme="minorEastAsia"/>
        </w:rPr>
        <w:t>necess</w:t>
      </w:r>
      <w:r w:rsidR="000A7F8A">
        <w:rPr>
          <w:rFonts w:eastAsiaTheme="minorEastAsia"/>
        </w:rPr>
        <w:t>á</w:t>
      </w:r>
      <w:r w:rsidR="00317E25">
        <w:rPr>
          <w:rFonts w:eastAsiaTheme="minorEastAsia"/>
        </w:rPr>
        <w:t xml:space="preserve">rias do enunciado, assim como </w:t>
      </w:r>
      <m:oMath>
        <m:r>
          <w:rPr>
            <w:rFonts w:ascii="Cambria Math" w:eastAsiaTheme="minorEastAsia" w:hAnsi="Cambria Math"/>
          </w:rPr>
          <m:t>4</m:t>
        </m:r>
      </m:oMath>
      <w:r w:rsidR="00317E25">
        <w:rPr>
          <w:rFonts w:eastAsiaTheme="minorEastAsia"/>
        </w:rPr>
        <w:t xml:space="preserve"> novas. A op</w:t>
      </w:r>
      <w:r w:rsidR="000A7F8A">
        <w:rPr>
          <w:rFonts w:eastAsiaTheme="minorEastAsia"/>
        </w:rPr>
        <w:t>çã</w:t>
      </w:r>
      <w:r w:rsidR="00317E25">
        <w:rPr>
          <w:rFonts w:eastAsiaTheme="minorEastAsia"/>
        </w:rPr>
        <w:t xml:space="preserve">o </w:t>
      </w:r>
      <m:oMath>
        <m:r>
          <w:rPr>
            <w:rFonts w:ascii="Cambria Math" w:eastAsiaTheme="minorEastAsia" w:hAnsi="Cambria Math"/>
          </w:rPr>
          <m:t>0</m:t>
        </m:r>
      </m:oMath>
      <w:r w:rsidR="00317E25">
        <w:rPr>
          <w:rFonts w:eastAsiaTheme="minorEastAsia"/>
        </w:rPr>
        <w:t xml:space="preserve"> sai para o menu principa</w:t>
      </w:r>
      <w:r w:rsidR="00BC4644">
        <w:rPr>
          <w:rFonts w:eastAsiaTheme="minorEastAsia"/>
        </w:rPr>
        <w:t>l:</w:t>
      </w:r>
    </w:p>
    <w:p w14:paraId="6D091EDE" w14:textId="472F55D3" w:rsidR="00BC4644" w:rsidRDefault="00BC4644" w:rsidP="00770C2E">
      <w:r w:rsidRPr="00BC4644">
        <w:rPr>
          <w:noProof/>
        </w:rPr>
        <w:lastRenderedPageBreak/>
        <w:drawing>
          <wp:inline distT="0" distB="0" distL="0" distR="0" wp14:anchorId="42355BD7" wp14:editId="26881283">
            <wp:extent cx="5479085" cy="3244307"/>
            <wp:effectExtent l="0" t="0" r="7620" b="0"/>
            <wp:docPr id="36" name="Picture 36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6" name="Picture 36" descr="Text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83499" cy="32469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FC4B54" w14:textId="34A1C777" w:rsidR="00145C02" w:rsidRDefault="00D20D1E" w:rsidP="00770C2E">
      <w:r>
        <w:t>A primeira op</w:t>
      </w:r>
      <w:r w:rsidR="000A7F8A">
        <w:t>ção</w:t>
      </w:r>
      <w:r>
        <w:t xml:space="preserve"> mostra a quantidade de livros vendidos numa data espec</w:t>
      </w:r>
      <w:r w:rsidR="000A7F8A">
        <w:t>í</w:t>
      </w:r>
      <w:r>
        <w:t>fica.</w:t>
      </w:r>
    </w:p>
    <w:p w14:paraId="166F54EC" w14:textId="7D83577D" w:rsidR="00D20D1E" w:rsidRDefault="00D20D1E" w:rsidP="00770C2E">
      <w:r>
        <w:t>A segunda op</w:t>
      </w:r>
      <w:r w:rsidR="000A7F8A">
        <w:t>ção</w:t>
      </w:r>
      <w:r>
        <w:t xml:space="preserve"> mostra a data mais recente de um dado ISBN.</w:t>
      </w:r>
    </w:p>
    <w:p w14:paraId="37BFFF5B" w14:textId="5361BE1D" w:rsidR="00D20D1E" w:rsidRDefault="00D20D1E" w:rsidP="00770C2E">
      <w:r>
        <w:t>A terceira op</w:t>
      </w:r>
      <w:r w:rsidR="000A7F8A">
        <w:t>ção</w:t>
      </w:r>
      <w:r>
        <w:t xml:space="preserve"> mostra a quantidade de livros de um dado cliente (dado um NIF).</w:t>
      </w:r>
    </w:p>
    <w:p w14:paraId="1C3495EB" w14:textId="534D2679" w:rsidR="00D20D1E" w:rsidRDefault="00D20D1E" w:rsidP="00770C2E">
      <w:pPr>
        <w:rPr>
          <w:rFonts w:eastAsiaTheme="minorEastAsia"/>
        </w:rPr>
      </w:pPr>
      <w:r>
        <w:t>A quarta op</w:t>
      </w:r>
      <w:r w:rsidR="00E10B2F">
        <w:t>ção</w:t>
      </w:r>
      <w:r>
        <w:t xml:space="preserve"> mostra </w:t>
      </w:r>
      <m:oMath>
        <m:r>
          <w:rPr>
            <w:rFonts w:ascii="Cambria Math" w:hAnsi="Cambria Math"/>
          </w:rPr>
          <m:t>k</m:t>
        </m:r>
      </m:oMath>
      <w:r>
        <w:rPr>
          <w:rFonts w:eastAsiaTheme="minorEastAsia"/>
        </w:rPr>
        <w:t xml:space="preserve"> livros mais recentes duma dada </w:t>
      </w:r>
      <w:r w:rsidR="00E10B2F">
        <w:rPr>
          <w:rFonts w:eastAsiaTheme="minorEastAsia"/>
        </w:rPr>
        <w:t>área</w:t>
      </w:r>
      <w:r>
        <w:rPr>
          <w:rFonts w:eastAsiaTheme="minorEastAsia"/>
        </w:rPr>
        <w:t xml:space="preserve"> </w:t>
      </w:r>
      <w:r w:rsidR="00E10B2F">
        <w:rPr>
          <w:rFonts w:eastAsiaTheme="minorEastAsia"/>
        </w:rPr>
        <w:t>científica</w:t>
      </w:r>
      <w:r>
        <w:rPr>
          <w:rFonts w:eastAsiaTheme="minorEastAsia"/>
        </w:rPr>
        <w:t>.</w:t>
      </w:r>
    </w:p>
    <w:p w14:paraId="7DC676CC" w14:textId="66671ADB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quint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os best-selling books.</w:t>
      </w:r>
    </w:p>
    <w:p w14:paraId="341C25E9" w14:textId="6A729D0E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xt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a </w:t>
      </w:r>
      <w:r w:rsidR="00E10B2F">
        <w:rPr>
          <w:rFonts w:eastAsiaTheme="minorEastAsia"/>
        </w:rPr>
        <w:t>á</w:t>
      </w:r>
      <w:r>
        <w:rPr>
          <w:rFonts w:eastAsiaTheme="minorEastAsia"/>
        </w:rPr>
        <w:t>rea cient</w:t>
      </w:r>
      <w:r w:rsidR="00E10B2F">
        <w:rPr>
          <w:rFonts w:eastAsiaTheme="minorEastAsia"/>
        </w:rPr>
        <w:t>í</w:t>
      </w:r>
      <w:r>
        <w:rPr>
          <w:rFonts w:eastAsiaTheme="minorEastAsia"/>
        </w:rPr>
        <w:t>fica com mais livros.</w:t>
      </w:r>
    </w:p>
    <w:p w14:paraId="6B9FC486" w14:textId="48689A91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setim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o cliente com mais livros comprados.</w:t>
      </w:r>
    </w:p>
    <w:p w14:paraId="348DFECA" w14:textId="1E4C72FE" w:rsidR="00D20D1E" w:rsidRDefault="00D20D1E" w:rsidP="00770C2E">
      <w:pPr>
        <w:rPr>
          <w:rFonts w:eastAsiaTheme="minorEastAsia"/>
        </w:rPr>
      </w:pPr>
      <w:r>
        <w:rPr>
          <w:rFonts w:eastAsiaTheme="minorEastAsia"/>
        </w:rPr>
        <w:t>A oitava op</w:t>
      </w:r>
      <w:r w:rsidR="00E10B2F">
        <w:rPr>
          <w:rFonts w:eastAsiaTheme="minorEastAsia"/>
        </w:rPr>
        <w:t>ção</w:t>
      </w:r>
      <w:r>
        <w:rPr>
          <w:rFonts w:eastAsiaTheme="minorEastAsia"/>
        </w:rPr>
        <w:t xml:space="preserve"> mostra </w:t>
      </w:r>
      <w:r w:rsidR="00F13808">
        <w:rPr>
          <w:rFonts w:eastAsiaTheme="minorEastAsia"/>
        </w:rPr>
        <w:t>os clientes por n</w:t>
      </w:r>
      <w:r w:rsidR="00E10B2F">
        <w:rPr>
          <w:rFonts w:eastAsiaTheme="minorEastAsia"/>
        </w:rPr>
        <w:t>ú</w:t>
      </w:r>
      <w:r w:rsidR="00F13808">
        <w:rPr>
          <w:rFonts w:eastAsiaTheme="minorEastAsia"/>
        </w:rPr>
        <w:t>mero de compras por ordem decrescente.</w:t>
      </w:r>
    </w:p>
    <w:p w14:paraId="01261005" w14:textId="77777777" w:rsidR="00F13808" w:rsidRPr="002A6235" w:rsidRDefault="00F13808" w:rsidP="00F13808">
      <w:r>
        <w:t>A nona opção mostra o ano com mais publicações.</w:t>
      </w:r>
    </w:p>
    <w:p w14:paraId="1C47CE33" w14:textId="77777777" w:rsidR="00F13808" w:rsidRDefault="00F13808" w:rsidP="00F13808">
      <w:r>
        <w:t>A décima opção mostra o cliente que gastou mais dinheiro.</w:t>
      </w:r>
    </w:p>
    <w:p w14:paraId="14B9E98E" w14:textId="00F3FD48" w:rsidR="00F13808" w:rsidRDefault="00F13808" w:rsidP="00F13808">
      <w:r>
        <w:t>A décima primeira opção verifica o desperdício de memória em todas as estruturas de dados.</w:t>
      </w:r>
    </w:p>
    <w:p w14:paraId="17E33D6C" w14:textId="77777777" w:rsidR="00F13808" w:rsidRDefault="00F13808" w:rsidP="00F13808">
      <w:r>
        <w:t>A décima segunda opção mostra um cliente, no qual o seu nome começa com um dado char.</w:t>
      </w:r>
    </w:p>
    <w:p w14:paraId="40F9D919" w14:textId="36049FBB" w:rsidR="00F13808" w:rsidRDefault="00F13808" w:rsidP="00F13808">
      <w:r>
        <w:t>A décima terceira opção indica o número de pedidos que faltam ser satisfeitos.</w:t>
      </w:r>
    </w:p>
    <w:p w14:paraId="5E6DA2AF" w14:textId="6FC8650C" w:rsidR="00F13808" w:rsidRDefault="00F13808" w:rsidP="00770C2E">
      <w:r>
        <w:t>A décima quarta opção indica qual é o livro mais dispendioso.</w:t>
      </w:r>
    </w:p>
    <w:p w14:paraId="024390BC" w14:textId="655ADFDA" w:rsidR="00F13808" w:rsidRDefault="00F13808" w:rsidP="00F13808">
      <w:r>
        <w:t>A décima quinta opção indica o número de livr</w:t>
      </w:r>
      <w:r w:rsidR="008F3BC3">
        <w:t>o</w:t>
      </w:r>
      <w:r>
        <w:t>s existentes na árvore binária de pesquisa equilibrada e o valor total desse mesmo stock</w:t>
      </w:r>
      <w:r w:rsidR="00434EB1">
        <w:t>.</w:t>
      </w:r>
    </w:p>
    <w:p w14:paraId="5FA472F4" w14:textId="77777777" w:rsidR="002A6235" w:rsidRPr="002A6235" w:rsidRDefault="002A6235" w:rsidP="002A6235"/>
    <w:p w14:paraId="0B3973B2" w14:textId="6FAFE58B" w:rsidR="00FE7E54" w:rsidRDefault="00FE7E54" w:rsidP="00A32293"/>
    <w:p w14:paraId="652C1FDB" w14:textId="77777777" w:rsidR="003D7B9A" w:rsidRDefault="003D7B9A" w:rsidP="00240698">
      <w:pPr>
        <w:rPr>
          <w:rFonts w:eastAsiaTheme="minorEastAsia"/>
        </w:rPr>
      </w:pPr>
    </w:p>
    <w:p w14:paraId="27829F4B" w14:textId="0E466F91" w:rsidR="002218A0" w:rsidRDefault="002218A0" w:rsidP="00AB51F8"/>
    <w:p w14:paraId="4C385E6B" w14:textId="77777777" w:rsidR="00622B8E" w:rsidRDefault="00622B8E" w:rsidP="00AC31B1"/>
    <w:p w14:paraId="2B9FE6F0" w14:textId="51508E61" w:rsidR="00AC31B1" w:rsidRPr="00AC31B1" w:rsidRDefault="00AC31B1" w:rsidP="00AC31B1">
      <w:r>
        <w:lastRenderedPageBreak/>
        <w:br/>
      </w:r>
    </w:p>
    <w:p w14:paraId="3ACF0965" w14:textId="77777777" w:rsidR="00AE3148" w:rsidRDefault="00AE3148" w:rsidP="009E3DC0">
      <w:pPr>
        <w:rPr>
          <w:rFonts w:eastAsiaTheme="minorEastAsia"/>
        </w:rPr>
      </w:pPr>
    </w:p>
    <w:p w14:paraId="5DE454CC" w14:textId="5A88284D" w:rsidR="002A7854" w:rsidRPr="002512C5" w:rsidRDefault="002A7854" w:rsidP="004D6EC2">
      <w:pPr>
        <w:rPr>
          <w:rFonts w:eastAsiaTheme="minorEastAsia"/>
        </w:rPr>
      </w:pPr>
      <w:r>
        <w:br w:type="page"/>
      </w:r>
    </w:p>
    <w:p w14:paraId="34BF6675" w14:textId="381643A3" w:rsidR="001D6F88" w:rsidRDefault="00154C5B" w:rsidP="00D44F64">
      <w:pPr>
        <w:pStyle w:val="Heading1"/>
      </w:pPr>
      <w:bookmarkStart w:id="16" w:name="_Toc72671241"/>
      <w:r w:rsidRPr="00D44F64">
        <w:lastRenderedPageBreak/>
        <w:t>A</w:t>
      </w:r>
      <w:r w:rsidR="006206A4">
        <w:t>lg</w:t>
      </w:r>
      <w:r w:rsidRPr="00D44F64">
        <w:t>oritmos</w:t>
      </w:r>
      <w:bookmarkEnd w:id="16"/>
    </w:p>
    <w:p w14:paraId="231A0A06" w14:textId="2555814C" w:rsidR="00D46CA6" w:rsidRDefault="00C6189E" w:rsidP="00BC62E9">
      <w:r>
        <w:t>Tal como referido no enunciado, utilizamos dois algoritmos novos para al</w:t>
      </w:r>
      <w:r w:rsidR="00E10B2F">
        <w:t>é</w:t>
      </w:r>
      <w:r>
        <w:t>m de todos os dados nas aulas</w:t>
      </w:r>
      <w:r w:rsidR="00551103">
        <w:fldChar w:fldCharType="begin" w:fldLock="1"/>
      </w:r>
      <w:r w:rsidR="00551103">
        <w:instrText>ADDIN CSL_CITATION {"citationItems":[{"id":"ITEM-1","itemData":{"URL":"https://www.di.ubi.pt/~cbarrico/","accessed":{"date-parts":[["2021","4","18"]]},"author":[{"dropping-particle":"","family":"Carlos Barrico","given":"PHD","non-dropping-particle":"","parse-names":false,"suffix":""}],"id":"ITEM-1","issued":{"date-parts":[["0"]]},"title":"Algoritmos e Estruturas de Dados","type":"webpage"},"uris":["http://www.mendeley.com/documents/?uuid=d3d0fc76-df33-467c-aa29-389ed5b1f8a3"]}],"mendeley":{"formattedCitation":"[5]","plainTextFormattedCitation":"[5]"},"properties":{"noteIndex":0},"schema":"https://github.com/citation-style-language/schema/raw/master/csl-citation.json"}</w:instrText>
      </w:r>
      <w:r w:rsidR="00551103">
        <w:fldChar w:fldCharType="separate"/>
      </w:r>
      <w:r w:rsidR="00551103" w:rsidRPr="00551103">
        <w:rPr>
          <w:noProof/>
        </w:rPr>
        <w:t>[5]</w:t>
      </w:r>
      <w:r w:rsidR="00551103">
        <w:fldChar w:fldCharType="end"/>
      </w:r>
      <w:r w:rsidR="00551103">
        <w:t>.</w:t>
      </w:r>
    </w:p>
    <w:p w14:paraId="6E8667B1" w14:textId="77777777" w:rsidR="00C4257A" w:rsidRDefault="00D46CA6" w:rsidP="00C4257A">
      <w:pPr>
        <w:pStyle w:val="Heading2"/>
      </w:pPr>
      <w:bookmarkStart w:id="17" w:name="_Toc72671242"/>
      <w:r>
        <w:t>Merge Sort em linked lists</w:t>
      </w:r>
      <w:bookmarkEnd w:id="17"/>
    </w:p>
    <w:p w14:paraId="257B2175" w14:textId="2347A6A7" w:rsidR="00766F44" w:rsidRDefault="00C4257A" w:rsidP="00C4257A">
      <w:r>
        <w:t>Tentamos implementar o merge sort para a lista ligada dos clientes</w:t>
      </w:r>
      <w:r w:rsidR="00766F44">
        <w:fldChar w:fldCharType="begin" w:fldLock="1"/>
      </w:r>
      <w:r w:rsidR="00551103">
        <w:instrText>ADDIN CSL_CITATION {"citationItems":[{"id":"ITEM-1","itemData":{"URL":"https://www.geeksforgeeks.org/merge-sort-for-linked-list/","accessed":{"date-parts":[["2021","4","20"]]},"id":"ITEM-1","issued":{"date-parts":[["0"]]},"title":"Merge Sort for Linked Lists - GeeksforGeeks","type":"webpage"},"uris":["http://www.mendeley.com/documents/?uuid=b79cc44b-822b-44bb-8fbb-3d4adb64eeb1"]}],"mendeley":{"formattedCitation":"[6]","plainTextFormattedCitation":"[6]","previouslyFormattedCitation":"[5]"},"properties":{"noteIndex":0},"schema":"https://github.com/citation-style-language/schema/raw/master/csl-citation.json"}</w:instrText>
      </w:r>
      <w:r w:rsidR="00766F44">
        <w:fldChar w:fldCharType="separate"/>
      </w:r>
      <w:r w:rsidR="00551103" w:rsidRPr="00551103">
        <w:rPr>
          <w:noProof/>
        </w:rPr>
        <w:t>[6]</w:t>
      </w:r>
      <w:r w:rsidR="00766F44">
        <w:fldChar w:fldCharType="end"/>
      </w:r>
      <w:r w:rsidR="007C5BB4">
        <w:t>:</w:t>
      </w:r>
    </w:p>
    <w:bookmarkStart w:id="18" w:name="_MON_1683195038"/>
    <w:bookmarkEnd w:id="18"/>
    <w:p w14:paraId="61B9BE91" w14:textId="446AAFE7" w:rsidR="00495A7B" w:rsidRDefault="00F02168" w:rsidP="00C4257A">
      <w:r>
        <w:object w:dxaOrig="9360" w:dyaOrig="5223" w14:anchorId="51BA85E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4.6pt;height:203.9pt" o:ole="">
            <v:imagedata r:id="rId23" o:title=""/>
          </v:shape>
          <o:OLEObject Type="Embed" ProgID="Word.OpenDocumentText.12" ShapeID="_x0000_i1025" DrawAspect="Content" ObjectID="_1683284028" r:id="rId24"/>
        </w:object>
      </w:r>
    </w:p>
    <w:p w14:paraId="457ACC8D" w14:textId="64BA8952" w:rsidR="00495A7B" w:rsidRDefault="00495A7B" w:rsidP="00C4257A">
      <w:r>
        <w:t>Para esta implementa</w:t>
      </w:r>
      <w:r w:rsidR="00E10B2F">
        <w:t>çã</w:t>
      </w:r>
      <w:r>
        <w:t xml:space="preserve">o recursiva, </w:t>
      </w:r>
      <w:r w:rsidR="00E10B2F">
        <w:t>tivemos</w:t>
      </w:r>
      <w:r>
        <w:t xml:space="preserve"> que utilizar duas outras fun</w:t>
      </w:r>
      <w:r w:rsidR="00E10B2F">
        <w:t>çõ</w:t>
      </w:r>
      <w:r>
        <w:t>es de aux</w:t>
      </w:r>
      <w:r w:rsidR="00E10B2F">
        <w:t>í</w:t>
      </w:r>
      <w:r>
        <w:t>lio, uma para dividir a lista em duas e a outra para ajudar na jun</w:t>
      </w:r>
      <w:r w:rsidR="00E10B2F">
        <w:t>ção</w:t>
      </w:r>
      <w:r>
        <w:t xml:space="preserve"> da parte esquerda com a direita da lista.</w:t>
      </w:r>
    </w:p>
    <w:bookmarkStart w:id="19" w:name="_MON_1683195170"/>
    <w:bookmarkEnd w:id="19"/>
    <w:p w14:paraId="6973895D" w14:textId="71516B91" w:rsidR="00F02168" w:rsidRDefault="00F02168" w:rsidP="00C4257A">
      <w:r>
        <w:object w:dxaOrig="9360" w:dyaOrig="7122" w14:anchorId="709DFDA2">
          <v:shape id="_x0000_i1026" type="#_x0000_t75" style="width:376.7pt;height:286.25pt" o:ole="">
            <v:imagedata r:id="rId25" o:title=""/>
          </v:shape>
          <o:OLEObject Type="Embed" ProgID="Word.OpenDocumentText.12" ShapeID="_x0000_i1026" DrawAspect="Content" ObjectID="_1683284029" r:id="rId26"/>
        </w:object>
      </w:r>
    </w:p>
    <w:bookmarkStart w:id="20" w:name="_MON_1683195334"/>
    <w:bookmarkEnd w:id="20"/>
    <w:p w14:paraId="79C5DD86" w14:textId="59178701" w:rsidR="00F02168" w:rsidRDefault="006B7A0A" w:rsidP="00C4257A">
      <w:r>
        <w:object w:dxaOrig="9360" w:dyaOrig="5539" w14:anchorId="22D6F032">
          <v:shape id="_x0000_i1027" type="#_x0000_t75" style="width:421.05pt;height:248.85pt" o:ole="">
            <v:imagedata r:id="rId27" o:title=""/>
          </v:shape>
          <o:OLEObject Type="Embed" ProgID="Word.OpenDocumentText.12" ShapeID="_x0000_i1027" DrawAspect="Content" ObjectID="_1683284030" r:id="rId28"/>
        </w:object>
      </w:r>
    </w:p>
    <w:p w14:paraId="3AC53602" w14:textId="26A5884E" w:rsidR="00000A88" w:rsidRDefault="00F02168" w:rsidP="00C4257A">
      <w:r>
        <w:t>Foi utilizada na fun</w:t>
      </w:r>
      <w:r w:rsidR="00E10B2F">
        <w:t>ção</w:t>
      </w:r>
      <w:r>
        <w:t xml:space="preserve"> de mostrar os clientes de forma decrescente do </w:t>
      </w:r>
      <w:r w:rsidR="00E10B2F">
        <w:t>número</w:t>
      </w:r>
      <w:r>
        <w:t xml:space="preserve"> de compras (ordenar e printar recursivamente por ordem inversa).</w:t>
      </w:r>
    </w:p>
    <w:p w14:paraId="4473D85B" w14:textId="50577882" w:rsidR="00000A88" w:rsidRDefault="00000A88" w:rsidP="00C4257A">
      <w:r>
        <w:t xml:space="preserve">Este </w:t>
      </w:r>
      <w:r w:rsidR="00E10B2F">
        <w:t>é</w:t>
      </w:r>
      <w:r>
        <w:t xml:space="preserve"> um algoritmo muito eficiente, tendo uma ordem de complexidade </w:t>
      </w:r>
      <w:r w:rsidR="00335482">
        <w:t xml:space="preserve">maioritariamente melhor que a do </w:t>
      </w:r>
      <w:r w:rsidR="00335482" w:rsidRPr="00335482">
        <w:rPr>
          <w:b/>
          <w:bCs/>
        </w:rPr>
        <w:t>quicksort</w:t>
      </w:r>
      <w:r w:rsidR="00335482">
        <w:rPr>
          <w:b/>
          <w:bCs/>
        </w:rPr>
        <w:fldChar w:fldCharType="begin" w:fldLock="1"/>
      </w:r>
      <w:r w:rsidR="00551103">
        <w:rPr>
          <w:b/>
          <w:bCs/>
        </w:rPr>
        <w:instrText>ADDIN CSL_CITATION {"citationItems":[{"id":"ITEM-1","itemData":{"URL":"https://www.geeksforgeeks.org/quick-sort-vs-merge-sort/","accessed":{"date-parts":[["2021","4","20"]]},"id":"ITEM-1","issued":{"date-parts":[["0"]]},"title":"QuickSort vs MergeSort - GeeksforGeeks","type":"webpage"},"uris":["http://www.mendeley.com/documents/?uuid=365b2df8-51ec-42e8-ac2e-b1900dbe363f"]}],"mendeley":{"formattedCitation":"[7]","plainTextFormattedCitation":"[7]","previouslyFormattedCitation":"[6]"},"properties":{"noteIndex":0},"schema":"https://github.com/citation-style-language/schema/raw/master/csl-citation.json"}</w:instrText>
      </w:r>
      <w:r w:rsidR="00335482">
        <w:rPr>
          <w:b/>
          <w:bCs/>
        </w:rPr>
        <w:fldChar w:fldCharType="separate"/>
      </w:r>
      <w:r w:rsidR="00551103" w:rsidRPr="00551103">
        <w:rPr>
          <w:bCs/>
          <w:noProof/>
        </w:rPr>
        <w:t>[7]</w:t>
      </w:r>
      <w:r w:rsidR="00335482">
        <w:rPr>
          <w:b/>
          <w:bCs/>
        </w:rPr>
        <w:fldChar w:fldCharType="end"/>
      </w:r>
      <w:r w:rsidR="00335482">
        <w:t>.</w:t>
      </w:r>
    </w:p>
    <w:p w14:paraId="595A06D5" w14:textId="77777777" w:rsidR="00000A88" w:rsidRDefault="00000A88" w:rsidP="00000A88">
      <w:pPr>
        <w:pStyle w:val="Heading2"/>
      </w:pPr>
      <w:bookmarkStart w:id="21" w:name="_Toc72671243"/>
      <w:r>
        <w:lastRenderedPageBreak/>
        <w:t>Insertion Sort em Arrays</w:t>
      </w:r>
      <w:bookmarkEnd w:id="21"/>
    </w:p>
    <w:p w14:paraId="09A252AA" w14:textId="37941343" w:rsidR="00335482" w:rsidRDefault="00000A88" w:rsidP="00000A88">
      <w:r>
        <w:t>Como foi pouco utilizado, utiliz</w:t>
      </w:r>
      <w:r w:rsidR="00E10B2F">
        <w:t>á</w:t>
      </w:r>
      <w:r>
        <w:t>mos um algoritmo mais f</w:t>
      </w:r>
      <w:r w:rsidR="00E10B2F">
        <w:t>á</w:t>
      </w:r>
      <w:r>
        <w:t>cil de implementar, mas mais eficiente dos mais usuais (e.g., bubble sort)</w:t>
      </w:r>
      <w:r w:rsidR="00335482">
        <w:t>:</w:t>
      </w:r>
    </w:p>
    <w:bookmarkStart w:id="22" w:name="_MON_1683195627"/>
    <w:bookmarkEnd w:id="22"/>
    <w:p w14:paraId="6F79E997" w14:textId="77777777" w:rsidR="006B7A0A" w:rsidRDefault="006B7A0A" w:rsidP="00000A88">
      <w:r>
        <w:object w:dxaOrig="9360" w:dyaOrig="6330" w14:anchorId="325827B9">
          <v:shape id="_x0000_i1028" type="#_x0000_t75" style="width:395.15pt;height:267.25pt" o:ole="">
            <v:imagedata r:id="rId29" o:title=""/>
          </v:shape>
          <o:OLEObject Type="Embed" ProgID="Word.OpenDocumentText.12" ShapeID="_x0000_i1028" DrawAspect="Content" ObjectID="_1683284031" r:id="rId30"/>
        </w:object>
      </w:r>
    </w:p>
    <w:p w14:paraId="5277F7C4" w14:textId="19AB5499" w:rsidR="001D6F88" w:rsidRPr="00C4257A" w:rsidRDefault="006B7A0A" w:rsidP="00000A88">
      <w:r>
        <w:t>Foi utilizado na ordena</w:t>
      </w:r>
      <w:r w:rsidR="00E10B2F">
        <w:t>ção</w:t>
      </w:r>
      <w:r>
        <w:t xml:space="preserve"> do array dos livros mais vendidos de acordo com o seu ISBN.</w:t>
      </w:r>
      <w:r w:rsidR="001D6F88">
        <w:br w:type="page"/>
      </w:r>
    </w:p>
    <w:p w14:paraId="04EEBF69" w14:textId="7FD6E81C" w:rsidR="00DA6F69" w:rsidRDefault="008C376C" w:rsidP="00B21359">
      <w:pPr>
        <w:pStyle w:val="Heading1"/>
      </w:pPr>
      <w:bookmarkStart w:id="23" w:name="_Toc72671244"/>
      <w:r>
        <w:lastRenderedPageBreak/>
        <w:t>Conclus</w:t>
      </w:r>
      <w:r w:rsidR="00415D70" w:rsidRPr="00415D70">
        <w:t>ã</w:t>
      </w:r>
      <w:r>
        <w:t>o</w:t>
      </w:r>
      <w:bookmarkEnd w:id="23"/>
    </w:p>
    <w:p w14:paraId="6BF070AB" w14:textId="48302A97" w:rsidR="00BD38E8" w:rsidRDefault="00BD38E8" w:rsidP="00D650EA">
      <w:r>
        <w:t>Em suma, este trabalho trouxe um vasto conhecimento sobre a aplica</w:t>
      </w:r>
      <w:r w:rsidR="00E10B2F">
        <w:t>çã</w:t>
      </w:r>
      <w:r>
        <w:t>o de estruturas de dados e seus algoritmos sob contexto de uma aplica</w:t>
      </w:r>
      <w:r w:rsidR="00E10B2F">
        <w:t>ção</w:t>
      </w:r>
      <w:r>
        <w:t>/projeto real.</w:t>
      </w:r>
    </w:p>
    <w:p w14:paraId="14E5A6E6" w14:textId="3A32BDB2" w:rsidR="00BD38E8" w:rsidRDefault="00BD38E8" w:rsidP="00D650EA">
      <w:r>
        <w:t>Aprendemos imenso sobre a organiza</w:t>
      </w:r>
      <w:r w:rsidR="00E10B2F">
        <w:t>ção</w:t>
      </w:r>
      <w:r>
        <w:t xml:space="preserve"> de um projeto, na divi</w:t>
      </w:r>
      <w:r w:rsidR="00E10B2F">
        <w:t>são</w:t>
      </w:r>
      <w:r>
        <w:t xml:space="preserve"> de tarefas e trabalho colaborativo entre os membros do grupo.</w:t>
      </w:r>
    </w:p>
    <w:p w14:paraId="34C729FB" w14:textId="6C45B20E" w:rsidR="00BD38E8" w:rsidRDefault="00BD38E8" w:rsidP="00D650EA">
      <w:r>
        <w:t>Aprendemos ainda sobre a aplica</w:t>
      </w:r>
      <w:r w:rsidR="00E10B2F">
        <w:t>ção</w:t>
      </w:r>
      <w:r>
        <w:t xml:space="preserve"> de estruturas de dados em contexto de estruturas diferentes e com aplica</w:t>
      </w:r>
      <w:r w:rsidR="00E10B2F">
        <w:t>ção</w:t>
      </w:r>
      <w:r>
        <w:t xml:space="preserve"> de novos algoritmos, que ajudam a concretizar as opera</w:t>
      </w:r>
      <w:r w:rsidR="00E10B2F">
        <w:t>ções</w:t>
      </w:r>
      <w:r>
        <w:t xml:space="preserve"> requiridas e n</w:t>
      </w:r>
      <w:r w:rsidR="00E10B2F">
        <w:t>ão</w:t>
      </w:r>
      <w:r>
        <w:t xml:space="preserve"> requiridas no enunciado.</w:t>
      </w:r>
    </w:p>
    <w:p w14:paraId="7293872F" w14:textId="17F18BD0" w:rsidR="00DA6F69" w:rsidRDefault="00BD38E8" w:rsidP="00D650EA">
      <w:pPr>
        <w:rPr>
          <w:rFonts w:ascii="Playfair Display" w:eastAsiaTheme="majorEastAsia" w:hAnsi="Playfair Display" w:cstheme="majorBidi"/>
          <w:b/>
          <w:sz w:val="74"/>
          <w:szCs w:val="32"/>
        </w:rPr>
      </w:pPr>
      <w:r>
        <w:t>Queremos, finalmente, destacar que estes conhecimentos nos servir</w:t>
      </w:r>
      <w:r w:rsidR="00E10B2F">
        <w:t>ão</w:t>
      </w:r>
      <w:r>
        <w:t xml:space="preserve"> bastante no futuro para quaisquer outro tipos de projetos onde performance </w:t>
      </w:r>
      <w:r w:rsidR="00E10B2F">
        <w:t>é</w:t>
      </w:r>
      <w:r>
        <w:t xml:space="preserve"> um fator importante, e qual a melhor maneira de os aplicar.</w:t>
      </w:r>
      <w:r w:rsidR="00DA6F69">
        <w:br w:type="page"/>
      </w:r>
    </w:p>
    <w:p w14:paraId="17179C61" w14:textId="73FD1C66" w:rsidR="00053F04" w:rsidRDefault="00DA6F69" w:rsidP="00B21359">
      <w:pPr>
        <w:pStyle w:val="Heading1"/>
      </w:pPr>
      <w:bookmarkStart w:id="24" w:name="_Toc72671245"/>
      <w:r>
        <w:lastRenderedPageBreak/>
        <w:t>Bibliografia</w:t>
      </w:r>
      <w:bookmarkEnd w:id="24"/>
    </w:p>
    <w:p w14:paraId="0527C518" w14:textId="658D00A6" w:rsidR="00551103" w:rsidRPr="00551103" w:rsidRDefault="00A67683" w:rsidP="00551103">
      <w:pPr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551103" w:rsidRPr="00551103">
        <w:rPr>
          <w:noProof/>
        </w:rPr>
        <w:t>[1]</w:t>
      </w:r>
      <w:r w:rsidR="00551103" w:rsidRPr="00551103">
        <w:rPr>
          <w:noProof/>
        </w:rPr>
        <w:tab/>
        <w:t>“Doxygen.” https://www.doxygen.nl/index.html.</w:t>
      </w:r>
    </w:p>
    <w:p w14:paraId="61C0E3B6" w14:textId="77777777" w:rsidR="00551103" w:rsidRPr="00551103" w:rsidRDefault="00551103" w:rsidP="00551103">
      <w:pPr>
        <w:rPr>
          <w:noProof/>
        </w:rPr>
      </w:pPr>
      <w:r w:rsidRPr="00551103">
        <w:rPr>
          <w:noProof/>
        </w:rPr>
        <w:t>[2]</w:t>
      </w:r>
      <w:r w:rsidRPr="00551103">
        <w:rPr>
          <w:noProof/>
        </w:rPr>
        <w:tab/>
        <w:t xml:space="preserve">R. C. Martin, </w:t>
      </w:r>
      <w:r w:rsidRPr="00551103">
        <w:rPr>
          <w:i/>
          <w:iCs/>
          <w:noProof/>
        </w:rPr>
        <w:t>Clean Code</w:t>
      </w:r>
      <w:r w:rsidRPr="00551103">
        <w:rPr>
          <w:noProof/>
        </w:rPr>
        <w:t>. .</w:t>
      </w:r>
    </w:p>
    <w:p w14:paraId="3FECAD96" w14:textId="77777777" w:rsidR="00551103" w:rsidRPr="00551103" w:rsidRDefault="00551103" w:rsidP="00551103">
      <w:pPr>
        <w:rPr>
          <w:noProof/>
        </w:rPr>
      </w:pPr>
      <w:r w:rsidRPr="00551103">
        <w:rPr>
          <w:noProof/>
        </w:rPr>
        <w:t>[3]</w:t>
      </w:r>
      <w:r w:rsidRPr="00551103">
        <w:rPr>
          <w:noProof/>
        </w:rPr>
        <w:tab/>
        <w:t xml:space="preserve">A. Dix, </w:t>
      </w:r>
      <w:r w:rsidRPr="00551103">
        <w:rPr>
          <w:i/>
          <w:iCs/>
          <w:noProof/>
        </w:rPr>
        <w:t>Human-Computer Interaction</w:t>
      </w:r>
      <w:r w:rsidRPr="00551103">
        <w:rPr>
          <w:noProof/>
        </w:rPr>
        <w:t>. .</w:t>
      </w:r>
    </w:p>
    <w:p w14:paraId="75CC1F9E" w14:textId="77777777" w:rsidR="00551103" w:rsidRPr="00551103" w:rsidRDefault="00551103" w:rsidP="00551103">
      <w:pPr>
        <w:rPr>
          <w:noProof/>
        </w:rPr>
      </w:pPr>
      <w:r w:rsidRPr="00551103">
        <w:rPr>
          <w:noProof/>
        </w:rPr>
        <w:t>[4]</w:t>
      </w:r>
      <w:r w:rsidRPr="00551103">
        <w:rPr>
          <w:noProof/>
        </w:rPr>
        <w:tab/>
        <w:t>“CountryCode.” https://countrycode.org/ (accessed Apr. 28, 2021).</w:t>
      </w:r>
    </w:p>
    <w:p w14:paraId="32E5DF38" w14:textId="77777777" w:rsidR="00551103" w:rsidRPr="00551103" w:rsidRDefault="00551103" w:rsidP="00551103">
      <w:pPr>
        <w:rPr>
          <w:noProof/>
        </w:rPr>
      </w:pPr>
      <w:r w:rsidRPr="00551103">
        <w:rPr>
          <w:noProof/>
        </w:rPr>
        <w:t>[5]</w:t>
      </w:r>
      <w:r w:rsidRPr="00551103">
        <w:rPr>
          <w:noProof/>
        </w:rPr>
        <w:tab/>
        <w:t>P. Carlos Barrico, “Algoritmos e Estruturas de Dados.” https://www.di.ubi.pt/~cbarrico/ (accessed Apr. 18, 2021).</w:t>
      </w:r>
    </w:p>
    <w:p w14:paraId="37B133B2" w14:textId="77777777" w:rsidR="00551103" w:rsidRPr="00551103" w:rsidRDefault="00551103" w:rsidP="00551103">
      <w:pPr>
        <w:rPr>
          <w:noProof/>
        </w:rPr>
      </w:pPr>
      <w:r w:rsidRPr="00551103">
        <w:rPr>
          <w:noProof/>
        </w:rPr>
        <w:t>[6]</w:t>
      </w:r>
      <w:r w:rsidRPr="00551103">
        <w:rPr>
          <w:noProof/>
        </w:rPr>
        <w:tab/>
        <w:t>“Merge Sort for Linked Lists - GeeksforGeeks.” https://www.geeksforgeeks.org/merge-sort-for-linked-list/ (accessed Apr. 20, 2021).</w:t>
      </w:r>
    </w:p>
    <w:p w14:paraId="24191107" w14:textId="77777777" w:rsidR="00551103" w:rsidRPr="00551103" w:rsidRDefault="00551103" w:rsidP="00551103">
      <w:pPr>
        <w:rPr>
          <w:noProof/>
        </w:rPr>
      </w:pPr>
      <w:r w:rsidRPr="00551103">
        <w:rPr>
          <w:noProof/>
        </w:rPr>
        <w:t>[7]</w:t>
      </w:r>
      <w:r w:rsidRPr="00551103">
        <w:rPr>
          <w:noProof/>
        </w:rPr>
        <w:tab/>
        <w:t>“QuickSort vs MergeSort - GeeksforGeeks.” https://www.geeksforgeeks.org/quick-sort-vs-merge-sort/ (accessed Apr. 20, 2021).</w:t>
      </w:r>
    </w:p>
    <w:p w14:paraId="2799C801" w14:textId="5605D0F9" w:rsidR="00B67A7D" w:rsidRPr="00B67A7D" w:rsidRDefault="00A67683" w:rsidP="00551103">
      <w:r>
        <w:fldChar w:fldCharType="end"/>
      </w:r>
    </w:p>
    <w:sectPr w:rsidR="00B67A7D" w:rsidRPr="00B67A7D" w:rsidSect="00B9784C">
      <w:pgSz w:w="12240" w:h="15840"/>
      <w:pgMar w:top="964" w:right="964" w:bottom="964" w:left="964" w:header="709" w:footer="709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64AE54" w14:textId="77777777" w:rsidR="00BB6ADD" w:rsidRDefault="00BB6ADD" w:rsidP="0006434B">
      <w:pPr>
        <w:spacing w:line="240" w:lineRule="auto"/>
      </w:pPr>
      <w:r>
        <w:separator/>
      </w:r>
    </w:p>
  </w:endnote>
  <w:endnote w:type="continuationSeparator" w:id="0">
    <w:p w14:paraId="4B53899A" w14:textId="77777777" w:rsidR="00BB6ADD" w:rsidRDefault="00BB6ADD" w:rsidP="0006434B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T Serif">
    <w:altName w:val="Arial"/>
    <w:panose1 w:val="020A0603040505020204"/>
    <w:charset w:val="00"/>
    <w:family w:val="roman"/>
    <w:pitch w:val="variable"/>
    <w:sig w:usb0="A00002EF" w:usb1="5000204B" w:usb2="00000000" w:usb3="00000000" w:csb0="00000097" w:csb1="00000000"/>
  </w:font>
  <w:font w:name="Playfair Display">
    <w:altName w:val="Calibri"/>
    <w:panose1 w:val="00000000000000000000"/>
    <w:charset w:val="00"/>
    <w:family w:val="auto"/>
    <w:pitch w:val="variable"/>
    <w:sig w:usb0="A00002FF" w:usb1="4000207A" w:usb2="00000000" w:usb3="00000000" w:csb0="00000097" w:csb1="00000000"/>
  </w:font>
  <w:font w:name="Merriweather">
    <w:altName w:val="Calibri"/>
    <w:panose1 w:val="00000500000000000000"/>
    <w:charset w:val="00"/>
    <w:family w:val="auto"/>
    <w:pitch w:val="variable"/>
    <w:sig w:usb0="20000207" w:usb1="00000002" w:usb2="00000000" w:usb3="00000000" w:csb0="00000197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Roboto Mono">
    <w:altName w:val="Arial"/>
    <w:panose1 w:val="00000009000000000000"/>
    <w:charset w:val="00"/>
    <w:family w:val="modern"/>
    <w:pitch w:val="fixed"/>
    <w:sig w:usb0="E00002FF" w:usb1="1000205B" w:usb2="00000020" w:usb3="00000000" w:csb0="0000019F" w:csb1="00000000"/>
  </w:font>
  <w:font w:name="Roboto">
    <w:panose1 w:val="02000000000000000000"/>
    <w:charset w:val="00"/>
    <w:family w:val="auto"/>
    <w:pitch w:val="variable"/>
    <w:sig w:usb0="E00002FF" w:usb1="5000205B" w:usb2="00000020" w:usb3="00000000" w:csb0="0000019F" w:csb1="00000000"/>
  </w:font>
  <w:font w:name="Noto Sans">
    <w:altName w:val="Mangal"/>
    <w:panose1 w:val="020B0502040504020204"/>
    <w:charset w:val="00"/>
    <w:family w:val="swiss"/>
    <w:pitch w:val="variable"/>
    <w:sig w:usb0="E00082FF" w:usb1="400078FF" w:usb2="0000002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90F64C0" w14:textId="77777777" w:rsidR="00BB6ADD" w:rsidRDefault="00BB6ADD" w:rsidP="0006434B">
      <w:pPr>
        <w:spacing w:line="240" w:lineRule="auto"/>
      </w:pPr>
      <w:r>
        <w:separator/>
      </w:r>
    </w:p>
  </w:footnote>
  <w:footnote w:type="continuationSeparator" w:id="0">
    <w:p w14:paraId="1FEA9551" w14:textId="77777777" w:rsidR="00BB6ADD" w:rsidRDefault="00BB6ADD" w:rsidP="0006434B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5EA3B22" w14:textId="71A86837" w:rsidR="00DD2C5E" w:rsidRPr="00F61C5B" w:rsidRDefault="00DD2C5E">
    <w:pPr>
      <w:pStyle w:val="Header"/>
      <w:rPr>
        <w:b/>
        <w:bCs/>
      </w:rPr>
    </w:pP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PAGE   \* MERGEFORMAT </w:instrText>
    </w:r>
    <w:r w:rsidRPr="00F61C5B">
      <w:rPr>
        <w:b/>
        <w:bCs/>
      </w:rPr>
      <w:fldChar w:fldCharType="separate"/>
    </w:r>
    <w:r w:rsidRPr="00F61C5B">
      <w:rPr>
        <w:b/>
        <w:bCs/>
        <w:noProof/>
      </w:rPr>
      <w:t>1</w:t>
    </w:r>
    <w:r w:rsidRPr="00F61C5B">
      <w:rPr>
        <w:b/>
        <w:bCs/>
        <w:noProof/>
      </w:rPr>
      <w:fldChar w:fldCharType="end"/>
    </w:r>
    <w:r w:rsidRPr="00F61C5B">
      <w:rPr>
        <w:b/>
        <w:bCs/>
      </w:rPr>
      <w:ptab w:relativeTo="margin" w:alignment="center" w:leader="none"/>
    </w:r>
    <w:r w:rsidRPr="00F61C5B">
      <w:rPr>
        <w:b/>
        <w:bCs/>
      </w:rPr>
      <w:ptab w:relativeTo="margin" w:alignment="right" w:leader="none"/>
    </w:r>
    <w:r w:rsidRPr="00F61C5B">
      <w:rPr>
        <w:b/>
        <w:bCs/>
      </w:rPr>
      <w:fldChar w:fldCharType="begin"/>
    </w:r>
    <w:r w:rsidRPr="00F61C5B">
      <w:rPr>
        <w:b/>
        <w:bCs/>
      </w:rPr>
      <w:instrText xml:space="preserve"> STYLEREF  "Heading 1"  \* MERGEFORMAT </w:instrText>
    </w:r>
    <w:r w:rsidRPr="00F61C5B">
      <w:rPr>
        <w:b/>
        <w:bCs/>
      </w:rPr>
      <w:fldChar w:fldCharType="separate"/>
    </w:r>
    <w:r w:rsidR="00FD5E6C" w:rsidRPr="00FD5E6C">
      <w:rPr>
        <w:noProof/>
      </w:rPr>
      <w:t>Introdução</w:t>
    </w:r>
    <w:r w:rsidRPr="00F61C5B">
      <w:rPr>
        <w:b/>
        <w:bCs/>
      </w:rP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1BA5791"/>
    <w:multiLevelType w:val="hybridMultilevel"/>
    <w:tmpl w:val="25BAD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432E0B"/>
    <w:multiLevelType w:val="hybridMultilevel"/>
    <w:tmpl w:val="3A401D6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AA27491"/>
    <w:multiLevelType w:val="hybridMultilevel"/>
    <w:tmpl w:val="8476314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A5D0B25"/>
    <w:multiLevelType w:val="hybridMultilevel"/>
    <w:tmpl w:val="6C685C0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2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A6D9A"/>
    <w:rsid w:val="00000A88"/>
    <w:rsid w:val="00002F59"/>
    <w:rsid w:val="00006612"/>
    <w:rsid w:val="00006984"/>
    <w:rsid w:val="000101DF"/>
    <w:rsid w:val="00012BA9"/>
    <w:rsid w:val="00015735"/>
    <w:rsid w:val="000179FE"/>
    <w:rsid w:val="00022FC8"/>
    <w:rsid w:val="00026495"/>
    <w:rsid w:val="00027534"/>
    <w:rsid w:val="0003044E"/>
    <w:rsid w:val="000311AB"/>
    <w:rsid w:val="00032534"/>
    <w:rsid w:val="000403F7"/>
    <w:rsid w:val="00041AB3"/>
    <w:rsid w:val="00041B60"/>
    <w:rsid w:val="00043423"/>
    <w:rsid w:val="0005125E"/>
    <w:rsid w:val="000519AE"/>
    <w:rsid w:val="00051C95"/>
    <w:rsid w:val="00053E5C"/>
    <w:rsid w:val="00053F04"/>
    <w:rsid w:val="0006434B"/>
    <w:rsid w:val="0006582A"/>
    <w:rsid w:val="000777C2"/>
    <w:rsid w:val="00081423"/>
    <w:rsid w:val="000828D7"/>
    <w:rsid w:val="00083872"/>
    <w:rsid w:val="00083C74"/>
    <w:rsid w:val="000849B9"/>
    <w:rsid w:val="00092813"/>
    <w:rsid w:val="000A7F8A"/>
    <w:rsid w:val="000B0442"/>
    <w:rsid w:val="000B6AFC"/>
    <w:rsid w:val="000C07C3"/>
    <w:rsid w:val="000C1C76"/>
    <w:rsid w:val="000C2E4A"/>
    <w:rsid w:val="000C2E5F"/>
    <w:rsid w:val="000D4A98"/>
    <w:rsid w:val="000D66E4"/>
    <w:rsid w:val="000E3B1A"/>
    <w:rsid w:val="000F0070"/>
    <w:rsid w:val="000F1B7D"/>
    <w:rsid w:val="001000C8"/>
    <w:rsid w:val="001018A8"/>
    <w:rsid w:val="00103615"/>
    <w:rsid w:val="001040C7"/>
    <w:rsid w:val="0010559A"/>
    <w:rsid w:val="0010634E"/>
    <w:rsid w:val="001117AF"/>
    <w:rsid w:val="001127BD"/>
    <w:rsid w:val="00116779"/>
    <w:rsid w:val="00120165"/>
    <w:rsid w:val="001205C7"/>
    <w:rsid w:val="00122E97"/>
    <w:rsid w:val="00124DE8"/>
    <w:rsid w:val="00124E02"/>
    <w:rsid w:val="00127395"/>
    <w:rsid w:val="001306B5"/>
    <w:rsid w:val="00131347"/>
    <w:rsid w:val="00133A47"/>
    <w:rsid w:val="00134875"/>
    <w:rsid w:val="001353FB"/>
    <w:rsid w:val="0013652E"/>
    <w:rsid w:val="00141687"/>
    <w:rsid w:val="00143D42"/>
    <w:rsid w:val="00144ACA"/>
    <w:rsid w:val="00145C02"/>
    <w:rsid w:val="001460D2"/>
    <w:rsid w:val="0014661E"/>
    <w:rsid w:val="001523BD"/>
    <w:rsid w:val="00154C5B"/>
    <w:rsid w:val="00162A01"/>
    <w:rsid w:val="001639E3"/>
    <w:rsid w:val="0017021C"/>
    <w:rsid w:val="001726A0"/>
    <w:rsid w:val="00172D9F"/>
    <w:rsid w:val="0018072F"/>
    <w:rsid w:val="00183199"/>
    <w:rsid w:val="001864FD"/>
    <w:rsid w:val="00192DDF"/>
    <w:rsid w:val="001A3C4A"/>
    <w:rsid w:val="001A5E27"/>
    <w:rsid w:val="001A741E"/>
    <w:rsid w:val="001A7AF2"/>
    <w:rsid w:val="001A7D8F"/>
    <w:rsid w:val="001B7472"/>
    <w:rsid w:val="001D1EA2"/>
    <w:rsid w:val="001D4DF6"/>
    <w:rsid w:val="001D6F88"/>
    <w:rsid w:val="001D774F"/>
    <w:rsid w:val="001E08A4"/>
    <w:rsid w:val="001E30A3"/>
    <w:rsid w:val="001E348B"/>
    <w:rsid w:val="001E7F93"/>
    <w:rsid w:val="001F35B3"/>
    <w:rsid w:val="001F4CD0"/>
    <w:rsid w:val="00203463"/>
    <w:rsid w:val="00205C8F"/>
    <w:rsid w:val="00206867"/>
    <w:rsid w:val="002125D5"/>
    <w:rsid w:val="002176B2"/>
    <w:rsid w:val="002218A0"/>
    <w:rsid w:val="00222EF7"/>
    <w:rsid w:val="00233950"/>
    <w:rsid w:val="00234F53"/>
    <w:rsid w:val="00235795"/>
    <w:rsid w:val="00240698"/>
    <w:rsid w:val="002467EA"/>
    <w:rsid w:val="00247045"/>
    <w:rsid w:val="00250A90"/>
    <w:rsid w:val="002512C5"/>
    <w:rsid w:val="0025163E"/>
    <w:rsid w:val="00254591"/>
    <w:rsid w:val="00261F86"/>
    <w:rsid w:val="00267708"/>
    <w:rsid w:val="00270AAF"/>
    <w:rsid w:val="002717B9"/>
    <w:rsid w:val="00280803"/>
    <w:rsid w:val="00282FCB"/>
    <w:rsid w:val="00283065"/>
    <w:rsid w:val="002911E7"/>
    <w:rsid w:val="002930F3"/>
    <w:rsid w:val="002A0327"/>
    <w:rsid w:val="002A17FC"/>
    <w:rsid w:val="002A3172"/>
    <w:rsid w:val="002A6235"/>
    <w:rsid w:val="002A7854"/>
    <w:rsid w:val="002A78BD"/>
    <w:rsid w:val="002B1375"/>
    <w:rsid w:val="002B1BEA"/>
    <w:rsid w:val="002B2153"/>
    <w:rsid w:val="002B2461"/>
    <w:rsid w:val="002B3ADF"/>
    <w:rsid w:val="002B6988"/>
    <w:rsid w:val="002B6F29"/>
    <w:rsid w:val="002C70FE"/>
    <w:rsid w:val="002D0CF0"/>
    <w:rsid w:val="002D1F1D"/>
    <w:rsid w:val="002D31B4"/>
    <w:rsid w:val="002D7841"/>
    <w:rsid w:val="002E3438"/>
    <w:rsid w:val="002E6CA8"/>
    <w:rsid w:val="002E6E47"/>
    <w:rsid w:val="002E7A3E"/>
    <w:rsid w:val="002F029C"/>
    <w:rsid w:val="002F5323"/>
    <w:rsid w:val="002F56E0"/>
    <w:rsid w:val="003077E2"/>
    <w:rsid w:val="00310312"/>
    <w:rsid w:val="00310B63"/>
    <w:rsid w:val="00317E25"/>
    <w:rsid w:val="0032029D"/>
    <w:rsid w:val="00325542"/>
    <w:rsid w:val="003266BC"/>
    <w:rsid w:val="00327E08"/>
    <w:rsid w:val="0033161B"/>
    <w:rsid w:val="003351CF"/>
    <w:rsid w:val="00335482"/>
    <w:rsid w:val="003356A7"/>
    <w:rsid w:val="00335E94"/>
    <w:rsid w:val="00336F02"/>
    <w:rsid w:val="003449DF"/>
    <w:rsid w:val="0034720A"/>
    <w:rsid w:val="0035198D"/>
    <w:rsid w:val="00356968"/>
    <w:rsid w:val="003573B4"/>
    <w:rsid w:val="0036035A"/>
    <w:rsid w:val="0036168B"/>
    <w:rsid w:val="003649B2"/>
    <w:rsid w:val="00381F51"/>
    <w:rsid w:val="0039339E"/>
    <w:rsid w:val="00396F01"/>
    <w:rsid w:val="003A1580"/>
    <w:rsid w:val="003A3FFD"/>
    <w:rsid w:val="003A5CE1"/>
    <w:rsid w:val="003B51CF"/>
    <w:rsid w:val="003B65F6"/>
    <w:rsid w:val="003C11A6"/>
    <w:rsid w:val="003C232C"/>
    <w:rsid w:val="003C3C0A"/>
    <w:rsid w:val="003C46CC"/>
    <w:rsid w:val="003D5BDF"/>
    <w:rsid w:val="003D7406"/>
    <w:rsid w:val="003D7B9A"/>
    <w:rsid w:val="003E4CA7"/>
    <w:rsid w:val="003E4DFF"/>
    <w:rsid w:val="003F6EE2"/>
    <w:rsid w:val="003F7430"/>
    <w:rsid w:val="003F7678"/>
    <w:rsid w:val="00402F11"/>
    <w:rsid w:val="004049BA"/>
    <w:rsid w:val="004071C9"/>
    <w:rsid w:val="00411073"/>
    <w:rsid w:val="00414FA6"/>
    <w:rsid w:val="00415A70"/>
    <w:rsid w:val="00415A8E"/>
    <w:rsid w:val="00415D70"/>
    <w:rsid w:val="00422D6E"/>
    <w:rsid w:val="00434636"/>
    <w:rsid w:val="00434EB1"/>
    <w:rsid w:val="00437222"/>
    <w:rsid w:val="00437CB8"/>
    <w:rsid w:val="004418E6"/>
    <w:rsid w:val="004420E6"/>
    <w:rsid w:val="00443AAE"/>
    <w:rsid w:val="0045020F"/>
    <w:rsid w:val="00457397"/>
    <w:rsid w:val="00461EDD"/>
    <w:rsid w:val="00465447"/>
    <w:rsid w:val="004714B8"/>
    <w:rsid w:val="00482E57"/>
    <w:rsid w:val="00483178"/>
    <w:rsid w:val="00490BA8"/>
    <w:rsid w:val="00495A7B"/>
    <w:rsid w:val="00497D63"/>
    <w:rsid w:val="004A0112"/>
    <w:rsid w:val="004A0971"/>
    <w:rsid w:val="004A23A6"/>
    <w:rsid w:val="004A5E58"/>
    <w:rsid w:val="004C3C0A"/>
    <w:rsid w:val="004C6881"/>
    <w:rsid w:val="004D2558"/>
    <w:rsid w:val="004D25BB"/>
    <w:rsid w:val="004D3284"/>
    <w:rsid w:val="004D6905"/>
    <w:rsid w:val="004D6EC2"/>
    <w:rsid w:val="004E19AC"/>
    <w:rsid w:val="004E3BE3"/>
    <w:rsid w:val="004E7197"/>
    <w:rsid w:val="004F7D09"/>
    <w:rsid w:val="0050263D"/>
    <w:rsid w:val="00503FB2"/>
    <w:rsid w:val="005075D4"/>
    <w:rsid w:val="00510073"/>
    <w:rsid w:val="00520301"/>
    <w:rsid w:val="00520E1A"/>
    <w:rsid w:val="00522DA8"/>
    <w:rsid w:val="00523B1C"/>
    <w:rsid w:val="00530B75"/>
    <w:rsid w:val="00530F88"/>
    <w:rsid w:val="0054201E"/>
    <w:rsid w:val="00542BE2"/>
    <w:rsid w:val="0054333B"/>
    <w:rsid w:val="00544AFB"/>
    <w:rsid w:val="00545C62"/>
    <w:rsid w:val="00547803"/>
    <w:rsid w:val="00547EB1"/>
    <w:rsid w:val="00551103"/>
    <w:rsid w:val="00552BF1"/>
    <w:rsid w:val="00552FA4"/>
    <w:rsid w:val="0055430F"/>
    <w:rsid w:val="005554E5"/>
    <w:rsid w:val="00560798"/>
    <w:rsid w:val="00561AA9"/>
    <w:rsid w:val="00565630"/>
    <w:rsid w:val="005670CB"/>
    <w:rsid w:val="00576073"/>
    <w:rsid w:val="00577389"/>
    <w:rsid w:val="005816DB"/>
    <w:rsid w:val="005823F1"/>
    <w:rsid w:val="005846E5"/>
    <w:rsid w:val="00586491"/>
    <w:rsid w:val="00586A7D"/>
    <w:rsid w:val="00595BB5"/>
    <w:rsid w:val="00595EF5"/>
    <w:rsid w:val="0059600D"/>
    <w:rsid w:val="005A03C9"/>
    <w:rsid w:val="005A059A"/>
    <w:rsid w:val="005A21CD"/>
    <w:rsid w:val="005A388D"/>
    <w:rsid w:val="005A4798"/>
    <w:rsid w:val="005A49D0"/>
    <w:rsid w:val="005A58AE"/>
    <w:rsid w:val="005A6897"/>
    <w:rsid w:val="005A72F1"/>
    <w:rsid w:val="005C047A"/>
    <w:rsid w:val="005C0482"/>
    <w:rsid w:val="005C1C5B"/>
    <w:rsid w:val="005C2A37"/>
    <w:rsid w:val="005C434B"/>
    <w:rsid w:val="005C4BFC"/>
    <w:rsid w:val="005D17E1"/>
    <w:rsid w:val="005D4944"/>
    <w:rsid w:val="005E4B73"/>
    <w:rsid w:val="005E503A"/>
    <w:rsid w:val="005F0F0E"/>
    <w:rsid w:val="005F3F0E"/>
    <w:rsid w:val="0060066B"/>
    <w:rsid w:val="00602070"/>
    <w:rsid w:val="0061213D"/>
    <w:rsid w:val="006149FD"/>
    <w:rsid w:val="00614B33"/>
    <w:rsid w:val="0061597E"/>
    <w:rsid w:val="006206A4"/>
    <w:rsid w:val="00620A6B"/>
    <w:rsid w:val="0062143A"/>
    <w:rsid w:val="006226A1"/>
    <w:rsid w:val="00622B8E"/>
    <w:rsid w:val="00627283"/>
    <w:rsid w:val="00634E79"/>
    <w:rsid w:val="0064149A"/>
    <w:rsid w:val="00642120"/>
    <w:rsid w:val="0065207A"/>
    <w:rsid w:val="00653645"/>
    <w:rsid w:val="006543E2"/>
    <w:rsid w:val="006620EA"/>
    <w:rsid w:val="00662A13"/>
    <w:rsid w:val="00665D4C"/>
    <w:rsid w:val="00673274"/>
    <w:rsid w:val="00673478"/>
    <w:rsid w:val="006809BB"/>
    <w:rsid w:val="00685B1B"/>
    <w:rsid w:val="00686819"/>
    <w:rsid w:val="006877AC"/>
    <w:rsid w:val="0069091D"/>
    <w:rsid w:val="00691352"/>
    <w:rsid w:val="0069248D"/>
    <w:rsid w:val="00692992"/>
    <w:rsid w:val="00692B2D"/>
    <w:rsid w:val="00692D33"/>
    <w:rsid w:val="006A02B7"/>
    <w:rsid w:val="006B0A7E"/>
    <w:rsid w:val="006B666F"/>
    <w:rsid w:val="006B6FD7"/>
    <w:rsid w:val="006B7A0A"/>
    <w:rsid w:val="006B7AC7"/>
    <w:rsid w:val="006C3C89"/>
    <w:rsid w:val="006C48E9"/>
    <w:rsid w:val="006C563D"/>
    <w:rsid w:val="006C6622"/>
    <w:rsid w:val="006D0F61"/>
    <w:rsid w:val="006D2838"/>
    <w:rsid w:val="006E057F"/>
    <w:rsid w:val="006E1BAD"/>
    <w:rsid w:val="006E23E3"/>
    <w:rsid w:val="006E3962"/>
    <w:rsid w:val="006F2415"/>
    <w:rsid w:val="006F6387"/>
    <w:rsid w:val="006F7293"/>
    <w:rsid w:val="006F74B6"/>
    <w:rsid w:val="00702C39"/>
    <w:rsid w:val="00704005"/>
    <w:rsid w:val="007056B4"/>
    <w:rsid w:val="00705E7C"/>
    <w:rsid w:val="00711C14"/>
    <w:rsid w:val="00711FEF"/>
    <w:rsid w:val="00715E71"/>
    <w:rsid w:val="00716EC6"/>
    <w:rsid w:val="0072491F"/>
    <w:rsid w:val="00725594"/>
    <w:rsid w:val="00732649"/>
    <w:rsid w:val="00736BF7"/>
    <w:rsid w:val="00737CDC"/>
    <w:rsid w:val="00742EC6"/>
    <w:rsid w:val="00745FDB"/>
    <w:rsid w:val="00747F64"/>
    <w:rsid w:val="00753ECE"/>
    <w:rsid w:val="00761924"/>
    <w:rsid w:val="00766803"/>
    <w:rsid w:val="00766F44"/>
    <w:rsid w:val="00770C2E"/>
    <w:rsid w:val="007729C6"/>
    <w:rsid w:val="007813AC"/>
    <w:rsid w:val="00783650"/>
    <w:rsid w:val="007851E9"/>
    <w:rsid w:val="00785E79"/>
    <w:rsid w:val="007929EA"/>
    <w:rsid w:val="00793621"/>
    <w:rsid w:val="00795AF2"/>
    <w:rsid w:val="007974F5"/>
    <w:rsid w:val="007A10D1"/>
    <w:rsid w:val="007B7C48"/>
    <w:rsid w:val="007C0E2E"/>
    <w:rsid w:val="007C5BB4"/>
    <w:rsid w:val="007D322F"/>
    <w:rsid w:val="007D7C85"/>
    <w:rsid w:val="007E103E"/>
    <w:rsid w:val="007E50B9"/>
    <w:rsid w:val="007E56CE"/>
    <w:rsid w:val="007E6B54"/>
    <w:rsid w:val="007E7EBE"/>
    <w:rsid w:val="007F2635"/>
    <w:rsid w:val="007F28C1"/>
    <w:rsid w:val="0080095D"/>
    <w:rsid w:val="0080631B"/>
    <w:rsid w:val="00807055"/>
    <w:rsid w:val="008161B1"/>
    <w:rsid w:val="00826418"/>
    <w:rsid w:val="00827FDF"/>
    <w:rsid w:val="00830F35"/>
    <w:rsid w:val="00831E85"/>
    <w:rsid w:val="00831F0B"/>
    <w:rsid w:val="00833B4F"/>
    <w:rsid w:val="00834D22"/>
    <w:rsid w:val="00836ACF"/>
    <w:rsid w:val="00851D30"/>
    <w:rsid w:val="00855047"/>
    <w:rsid w:val="00860BB7"/>
    <w:rsid w:val="00866089"/>
    <w:rsid w:val="00866320"/>
    <w:rsid w:val="00873F0C"/>
    <w:rsid w:val="008740FD"/>
    <w:rsid w:val="0087730F"/>
    <w:rsid w:val="00877EF3"/>
    <w:rsid w:val="00880281"/>
    <w:rsid w:val="00890F59"/>
    <w:rsid w:val="00891B7D"/>
    <w:rsid w:val="00891BD7"/>
    <w:rsid w:val="00891CBF"/>
    <w:rsid w:val="00892883"/>
    <w:rsid w:val="00893024"/>
    <w:rsid w:val="008A0940"/>
    <w:rsid w:val="008A18C8"/>
    <w:rsid w:val="008A54BC"/>
    <w:rsid w:val="008A6D9A"/>
    <w:rsid w:val="008C1061"/>
    <w:rsid w:val="008C376C"/>
    <w:rsid w:val="008C3B16"/>
    <w:rsid w:val="008C4FC7"/>
    <w:rsid w:val="008C6B40"/>
    <w:rsid w:val="008C7344"/>
    <w:rsid w:val="008D2617"/>
    <w:rsid w:val="008D7201"/>
    <w:rsid w:val="008E00D6"/>
    <w:rsid w:val="008E0DBA"/>
    <w:rsid w:val="008E35A4"/>
    <w:rsid w:val="008E6F57"/>
    <w:rsid w:val="008F3BC3"/>
    <w:rsid w:val="008F717A"/>
    <w:rsid w:val="009017E6"/>
    <w:rsid w:val="00903FE0"/>
    <w:rsid w:val="009056F1"/>
    <w:rsid w:val="00905B68"/>
    <w:rsid w:val="00907EF7"/>
    <w:rsid w:val="00912138"/>
    <w:rsid w:val="00913602"/>
    <w:rsid w:val="009152A3"/>
    <w:rsid w:val="00922718"/>
    <w:rsid w:val="00924AAB"/>
    <w:rsid w:val="0092573A"/>
    <w:rsid w:val="0092784A"/>
    <w:rsid w:val="00932D30"/>
    <w:rsid w:val="009436D5"/>
    <w:rsid w:val="0094642F"/>
    <w:rsid w:val="009515D3"/>
    <w:rsid w:val="0095444D"/>
    <w:rsid w:val="00956A9F"/>
    <w:rsid w:val="0096389D"/>
    <w:rsid w:val="00963EF1"/>
    <w:rsid w:val="009642F5"/>
    <w:rsid w:val="00967D01"/>
    <w:rsid w:val="00970A0D"/>
    <w:rsid w:val="00971EF9"/>
    <w:rsid w:val="00987072"/>
    <w:rsid w:val="00987AE7"/>
    <w:rsid w:val="009A1B37"/>
    <w:rsid w:val="009A4B4E"/>
    <w:rsid w:val="009A5488"/>
    <w:rsid w:val="009B311B"/>
    <w:rsid w:val="009B3AD0"/>
    <w:rsid w:val="009C19D8"/>
    <w:rsid w:val="009C7C50"/>
    <w:rsid w:val="009D2DB1"/>
    <w:rsid w:val="009D5CD1"/>
    <w:rsid w:val="009D60A5"/>
    <w:rsid w:val="009D7A4E"/>
    <w:rsid w:val="009E01C8"/>
    <w:rsid w:val="009E0642"/>
    <w:rsid w:val="009E3DC0"/>
    <w:rsid w:val="009E43F5"/>
    <w:rsid w:val="009E601F"/>
    <w:rsid w:val="009E743A"/>
    <w:rsid w:val="009F0E48"/>
    <w:rsid w:val="009F3FC1"/>
    <w:rsid w:val="00A04369"/>
    <w:rsid w:val="00A050DD"/>
    <w:rsid w:val="00A053DC"/>
    <w:rsid w:val="00A107CB"/>
    <w:rsid w:val="00A11D42"/>
    <w:rsid w:val="00A12ABE"/>
    <w:rsid w:val="00A14E43"/>
    <w:rsid w:val="00A154E4"/>
    <w:rsid w:val="00A15B88"/>
    <w:rsid w:val="00A168B9"/>
    <w:rsid w:val="00A16C6B"/>
    <w:rsid w:val="00A21489"/>
    <w:rsid w:val="00A22502"/>
    <w:rsid w:val="00A32293"/>
    <w:rsid w:val="00A33402"/>
    <w:rsid w:val="00A34835"/>
    <w:rsid w:val="00A34A99"/>
    <w:rsid w:val="00A3711C"/>
    <w:rsid w:val="00A46B6C"/>
    <w:rsid w:val="00A46DA3"/>
    <w:rsid w:val="00A505EA"/>
    <w:rsid w:val="00A55B52"/>
    <w:rsid w:val="00A57B7C"/>
    <w:rsid w:val="00A64939"/>
    <w:rsid w:val="00A66C58"/>
    <w:rsid w:val="00A67683"/>
    <w:rsid w:val="00A71231"/>
    <w:rsid w:val="00A7199A"/>
    <w:rsid w:val="00A81DC0"/>
    <w:rsid w:val="00A82F5D"/>
    <w:rsid w:val="00A830B7"/>
    <w:rsid w:val="00A83BC3"/>
    <w:rsid w:val="00A83BD6"/>
    <w:rsid w:val="00A87F30"/>
    <w:rsid w:val="00A913B8"/>
    <w:rsid w:val="00A935E9"/>
    <w:rsid w:val="00A944B8"/>
    <w:rsid w:val="00A971A7"/>
    <w:rsid w:val="00AA4560"/>
    <w:rsid w:val="00AA6085"/>
    <w:rsid w:val="00AA75FD"/>
    <w:rsid w:val="00AA7880"/>
    <w:rsid w:val="00AB10E5"/>
    <w:rsid w:val="00AB51F8"/>
    <w:rsid w:val="00AC31B1"/>
    <w:rsid w:val="00AC39DB"/>
    <w:rsid w:val="00AC4C22"/>
    <w:rsid w:val="00AD5737"/>
    <w:rsid w:val="00AD6AE8"/>
    <w:rsid w:val="00AE147A"/>
    <w:rsid w:val="00AE3148"/>
    <w:rsid w:val="00AE6474"/>
    <w:rsid w:val="00AF627C"/>
    <w:rsid w:val="00B017C3"/>
    <w:rsid w:val="00B045B0"/>
    <w:rsid w:val="00B0579D"/>
    <w:rsid w:val="00B06FC5"/>
    <w:rsid w:val="00B1286B"/>
    <w:rsid w:val="00B15DF5"/>
    <w:rsid w:val="00B160DA"/>
    <w:rsid w:val="00B21359"/>
    <w:rsid w:val="00B26B2F"/>
    <w:rsid w:val="00B27828"/>
    <w:rsid w:val="00B403DD"/>
    <w:rsid w:val="00B45AC0"/>
    <w:rsid w:val="00B555E0"/>
    <w:rsid w:val="00B57672"/>
    <w:rsid w:val="00B60F9D"/>
    <w:rsid w:val="00B6139C"/>
    <w:rsid w:val="00B627E0"/>
    <w:rsid w:val="00B66505"/>
    <w:rsid w:val="00B665E3"/>
    <w:rsid w:val="00B67A7D"/>
    <w:rsid w:val="00B71D57"/>
    <w:rsid w:val="00B71DE6"/>
    <w:rsid w:val="00B72FEC"/>
    <w:rsid w:val="00B7319C"/>
    <w:rsid w:val="00B7393D"/>
    <w:rsid w:val="00B75620"/>
    <w:rsid w:val="00B82633"/>
    <w:rsid w:val="00B8350F"/>
    <w:rsid w:val="00B8468A"/>
    <w:rsid w:val="00B875F1"/>
    <w:rsid w:val="00B90242"/>
    <w:rsid w:val="00B930B5"/>
    <w:rsid w:val="00B9784C"/>
    <w:rsid w:val="00BA189B"/>
    <w:rsid w:val="00BA365E"/>
    <w:rsid w:val="00BA6C7E"/>
    <w:rsid w:val="00BB2E6C"/>
    <w:rsid w:val="00BB3D9D"/>
    <w:rsid w:val="00BB40B6"/>
    <w:rsid w:val="00BB653E"/>
    <w:rsid w:val="00BB6ADD"/>
    <w:rsid w:val="00BC4644"/>
    <w:rsid w:val="00BC62E9"/>
    <w:rsid w:val="00BD022B"/>
    <w:rsid w:val="00BD29C9"/>
    <w:rsid w:val="00BD37AB"/>
    <w:rsid w:val="00BD38E8"/>
    <w:rsid w:val="00BD44DA"/>
    <w:rsid w:val="00BD7592"/>
    <w:rsid w:val="00BD77CF"/>
    <w:rsid w:val="00BE0ECF"/>
    <w:rsid w:val="00BE163A"/>
    <w:rsid w:val="00BE1FAE"/>
    <w:rsid w:val="00BE227B"/>
    <w:rsid w:val="00BE3787"/>
    <w:rsid w:val="00BF7DD6"/>
    <w:rsid w:val="00C00563"/>
    <w:rsid w:val="00C00CF4"/>
    <w:rsid w:val="00C01C5E"/>
    <w:rsid w:val="00C03D8A"/>
    <w:rsid w:val="00C10DE9"/>
    <w:rsid w:val="00C14FE9"/>
    <w:rsid w:val="00C1629F"/>
    <w:rsid w:val="00C17414"/>
    <w:rsid w:val="00C218A6"/>
    <w:rsid w:val="00C22117"/>
    <w:rsid w:val="00C22E44"/>
    <w:rsid w:val="00C2530A"/>
    <w:rsid w:val="00C2579F"/>
    <w:rsid w:val="00C2684B"/>
    <w:rsid w:val="00C277D9"/>
    <w:rsid w:val="00C30216"/>
    <w:rsid w:val="00C307D3"/>
    <w:rsid w:val="00C347EC"/>
    <w:rsid w:val="00C4257A"/>
    <w:rsid w:val="00C44344"/>
    <w:rsid w:val="00C45DB2"/>
    <w:rsid w:val="00C54076"/>
    <w:rsid w:val="00C54D9E"/>
    <w:rsid w:val="00C56E32"/>
    <w:rsid w:val="00C6189E"/>
    <w:rsid w:val="00C66DDF"/>
    <w:rsid w:val="00C7181B"/>
    <w:rsid w:val="00C7458D"/>
    <w:rsid w:val="00C7472F"/>
    <w:rsid w:val="00C802D0"/>
    <w:rsid w:val="00C84A1B"/>
    <w:rsid w:val="00C867FE"/>
    <w:rsid w:val="00C86DF0"/>
    <w:rsid w:val="00C92899"/>
    <w:rsid w:val="00CB38BF"/>
    <w:rsid w:val="00CB46C0"/>
    <w:rsid w:val="00CC20FF"/>
    <w:rsid w:val="00CC68A0"/>
    <w:rsid w:val="00CD2D58"/>
    <w:rsid w:val="00CD642F"/>
    <w:rsid w:val="00CD7749"/>
    <w:rsid w:val="00CE67DE"/>
    <w:rsid w:val="00CE7BA4"/>
    <w:rsid w:val="00CF0BD6"/>
    <w:rsid w:val="00D0089D"/>
    <w:rsid w:val="00D017AA"/>
    <w:rsid w:val="00D018DF"/>
    <w:rsid w:val="00D034E6"/>
    <w:rsid w:val="00D0637E"/>
    <w:rsid w:val="00D06C7B"/>
    <w:rsid w:val="00D1203F"/>
    <w:rsid w:val="00D12839"/>
    <w:rsid w:val="00D14095"/>
    <w:rsid w:val="00D174AA"/>
    <w:rsid w:val="00D20D1E"/>
    <w:rsid w:val="00D2348C"/>
    <w:rsid w:val="00D25AA1"/>
    <w:rsid w:val="00D25BEE"/>
    <w:rsid w:val="00D262D9"/>
    <w:rsid w:val="00D33379"/>
    <w:rsid w:val="00D44F64"/>
    <w:rsid w:val="00D46CA6"/>
    <w:rsid w:val="00D47572"/>
    <w:rsid w:val="00D50B19"/>
    <w:rsid w:val="00D51AE5"/>
    <w:rsid w:val="00D52A73"/>
    <w:rsid w:val="00D55610"/>
    <w:rsid w:val="00D62B59"/>
    <w:rsid w:val="00D650EA"/>
    <w:rsid w:val="00D74F23"/>
    <w:rsid w:val="00D76259"/>
    <w:rsid w:val="00D922A8"/>
    <w:rsid w:val="00D9267C"/>
    <w:rsid w:val="00D94E03"/>
    <w:rsid w:val="00D95264"/>
    <w:rsid w:val="00D95B93"/>
    <w:rsid w:val="00D97819"/>
    <w:rsid w:val="00DA117D"/>
    <w:rsid w:val="00DA212F"/>
    <w:rsid w:val="00DA6577"/>
    <w:rsid w:val="00DA6D35"/>
    <w:rsid w:val="00DA6F69"/>
    <w:rsid w:val="00DB7098"/>
    <w:rsid w:val="00DC154E"/>
    <w:rsid w:val="00DC1AAC"/>
    <w:rsid w:val="00DC268E"/>
    <w:rsid w:val="00DC73DF"/>
    <w:rsid w:val="00DD2C5E"/>
    <w:rsid w:val="00DD4362"/>
    <w:rsid w:val="00DD7DD0"/>
    <w:rsid w:val="00DE2F44"/>
    <w:rsid w:val="00DE3DCF"/>
    <w:rsid w:val="00DE4E7E"/>
    <w:rsid w:val="00DE632A"/>
    <w:rsid w:val="00DE7159"/>
    <w:rsid w:val="00DF08C7"/>
    <w:rsid w:val="00DF1B33"/>
    <w:rsid w:val="00DF1BBB"/>
    <w:rsid w:val="00DF20B6"/>
    <w:rsid w:val="00DF4B63"/>
    <w:rsid w:val="00DF5F11"/>
    <w:rsid w:val="00E00DD4"/>
    <w:rsid w:val="00E02D68"/>
    <w:rsid w:val="00E03096"/>
    <w:rsid w:val="00E04235"/>
    <w:rsid w:val="00E04FDB"/>
    <w:rsid w:val="00E10B2F"/>
    <w:rsid w:val="00E125C8"/>
    <w:rsid w:val="00E177D9"/>
    <w:rsid w:val="00E20709"/>
    <w:rsid w:val="00E2401A"/>
    <w:rsid w:val="00E30D31"/>
    <w:rsid w:val="00E31402"/>
    <w:rsid w:val="00E361F3"/>
    <w:rsid w:val="00E36B47"/>
    <w:rsid w:val="00E41296"/>
    <w:rsid w:val="00E44712"/>
    <w:rsid w:val="00E4638D"/>
    <w:rsid w:val="00E47127"/>
    <w:rsid w:val="00E475BF"/>
    <w:rsid w:val="00E476C2"/>
    <w:rsid w:val="00E519DF"/>
    <w:rsid w:val="00E56EB3"/>
    <w:rsid w:val="00E57903"/>
    <w:rsid w:val="00E622CC"/>
    <w:rsid w:val="00E63128"/>
    <w:rsid w:val="00E71419"/>
    <w:rsid w:val="00E7666F"/>
    <w:rsid w:val="00E77ACC"/>
    <w:rsid w:val="00E829FA"/>
    <w:rsid w:val="00E843A9"/>
    <w:rsid w:val="00E853C5"/>
    <w:rsid w:val="00E917E1"/>
    <w:rsid w:val="00E932FD"/>
    <w:rsid w:val="00E94554"/>
    <w:rsid w:val="00EA584E"/>
    <w:rsid w:val="00EB4258"/>
    <w:rsid w:val="00EC4CA0"/>
    <w:rsid w:val="00EC576D"/>
    <w:rsid w:val="00ED20EC"/>
    <w:rsid w:val="00ED3261"/>
    <w:rsid w:val="00EE7415"/>
    <w:rsid w:val="00EF1664"/>
    <w:rsid w:val="00EF4C63"/>
    <w:rsid w:val="00F02168"/>
    <w:rsid w:val="00F02C76"/>
    <w:rsid w:val="00F051C9"/>
    <w:rsid w:val="00F054C6"/>
    <w:rsid w:val="00F06637"/>
    <w:rsid w:val="00F13808"/>
    <w:rsid w:val="00F14395"/>
    <w:rsid w:val="00F21120"/>
    <w:rsid w:val="00F241C3"/>
    <w:rsid w:val="00F27264"/>
    <w:rsid w:val="00F27A8B"/>
    <w:rsid w:val="00F3334D"/>
    <w:rsid w:val="00F33E93"/>
    <w:rsid w:val="00F344D6"/>
    <w:rsid w:val="00F417C7"/>
    <w:rsid w:val="00F43A58"/>
    <w:rsid w:val="00F44B39"/>
    <w:rsid w:val="00F45737"/>
    <w:rsid w:val="00F47379"/>
    <w:rsid w:val="00F56C55"/>
    <w:rsid w:val="00F61C5B"/>
    <w:rsid w:val="00F61E52"/>
    <w:rsid w:val="00F63C53"/>
    <w:rsid w:val="00F6681F"/>
    <w:rsid w:val="00F673D5"/>
    <w:rsid w:val="00F761D5"/>
    <w:rsid w:val="00F76ADC"/>
    <w:rsid w:val="00F774B3"/>
    <w:rsid w:val="00F839B6"/>
    <w:rsid w:val="00F8675E"/>
    <w:rsid w:val="00F90E6B"/>
    <w:rsid w:val="00F934AC"/>
    <w:rsid w:val="00F97656"/>
    <w:rsid w:val="00FA2DBA"/>
    <w:rsid w:val="00FA2E45"/>
    <w:rsid w:val="00FA4A34"/>
    <w:rsid w:val="00FA54F3"/>
    <w:rsid w:val="00FA6FA8"/>
    <w:rsid w:val="00FB2516"/>
    <w:rsid w:val="00FB2D22"/>
    <w:rsid w:val="00FB477B"/>
    <w:rsid w:val="00FB646F"/>
    <w:rsid w:val="00FB7C36"/>
    <w:rsid w:val="00FC263A"/>
    <w:rsid w:val="00FC4E8C"/>
    <w:rsid w:val="00FD3880"/>
    <w:rsid w:val="00FD5E6C"/>
    <w:rsid w:val="00FD7309"/>
    <w:rsid w:val="00FD792B"/>
    <w:rsid w:val="00FD79DD"/>
    <w:rsid w:val="00FE0B47"/>
    <w:rsid w:val="00FE21AD"/>
    <w:rsid w:val="00FE383C"/>
    <w:rsid w:val="00FE483E"/>
    <w:rsid w:val="00FE6664"/>
    <w:rsid w:val="00FE7E54"/>
    <w:rsid w:val="00FF0FD5"/>
    <w:rsid w:val="00FF21F3"/>
    <w:rsid w:val="00FF3C38"/>
    <w:rsid w:val="00FF51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262CD8"/>
  <w15:chartTrackingRefBased/>
  <w15:docId w15:val="{F7176C6F-766B-4DB2-86B0-26341B547BA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D6AE8"/>
    <w:pPr>
      <w:spacing w:after="0" w:line="336" w:lineRule="auto"/>
    </w:pPr>
    <w:rPr>
      <w:rFonts w:ascii="PT Serif" w:hAnsi="PT Serif"/>
      <w:color w:val="000000" w:themeColor="text1"/>
      <w:lang w:val="pt-PT"/>
    </w:rPr>
  </w:style>
  <w:style w:type="paragraph" w:styleId="Heading1">
    <w:name w:val="heading 1"/>
    <w:basedOn w:val="Normal"/>
    <w:next w:val="Normal"/>
    <w:link w:val="Heading1Char"/>
    <w:uiPriority w:val="9"/>
    <w:qFormat/>
    <w:rsid w:val="002A17FC"/>
    <w:pPr>
      <w:keepNext/>
      <w:keepLines/>
      <w:pBdr>
        <w:top w:val="single" w:sz="8" w:space="5" w:color="auto"/>
        <w:bottom w:val="single" w:sz="8" w:space="5" w:color="auto"/>
      </w:pBdr>
      <w:spacing w:after="240" w:line="240" w:lineRule="auto"/>
      <w:jc w:val="right"/>
      <w:outlineLvl w:val="0"/>
    </w:pPr>
    <w:rPr>
      <w:rFonts w:ascii="Playfair Display" w:eastAsiaTheme="majorEastAsia" w:hAnsi="Playfair Display" w:cstheme="majorBidi"/>
      <w:b/>
      <w:sz w:val="74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D77CF"/>
    <w:pPr>
      <w:keepNext/>
      <w:keepLines/>
      <w:spacing w:before="200" w:after="200" w:line="240" w:lineRule="auto"/>
      <w:outlineLvl w:val="1"/>
    </w:pPr>
    <w:rPr>
      <w:rFonts w:ascii="Merriweather" w:eastAsiaTheme="majorEastAsia" w:hAnsi="Merriweather" w:cstheme="majorBidi"/>
      <w:b/>
      <w:sz w:val="3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D77CF"/>
    <w:pPr>
      <w:keepNext/>
      <w:keepLines/>
      <w:spacing w:before="200" w:after="200" w:line="240" w:lineRule="auto"/>
      <w:outlineLvl w:val="2"/>
    </w:pPr>
    <w:rPr>
      <w:rFonts w:ascii="Merriweather" w:eastAsiaTheme="majorEastAsia" w:hAnsi="Merriweather" w:cstheme="majorBidi"/>
      <w:b/>
      <w:sz w:val="28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7472F"/>
    <w:pPr>
      <w:keepNext/>
      <w:keepLines/>
      <w:spacing w:before="200" w:after="200" w:line="240" w:lineRule="auto"/>
      <w:outlineLvl w:val="3"/>
    </w:pPr>
    <w:rPr>
      <w:rFonts w:ascii="Merriweather" w:eastAsiaTheme="majorEastAsia" w:hAnsi="Merriweather" w:cstheme="majorBidi"/>
      <w:b/>
      <w:i/>
      <w:iCs/>
      <w:sz w:val="24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C7472F"/>
    <w:pPr>
      <w:keepNext/>
      <w:keepLines/>
      <w:spacing w:before="200" w:after="200" w:line="240" w:lineRule="auto"/>
      <w:outlineLvl w:val="4"/>
    </w:pPr>
    <w:rPr>
      <w:rFonts w:ascii="Merriweather" w:eastAsiaTheme="majorEastAsia" w:hAnsi="Merriweather" w:cstheme="majorBidi"/>
      <w:color w:val="595959" w:themeColor="text1" w:themeTint="A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1A7D8F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6434B"/>
  </w:style>
  <w:style w:type="paragraph" w:styleId="Footer">
    <w:name w:val="footer"/>
    <w:basedOn w:val="Normal"/>
    <w:link w:val="FooterChar"/>
    <w:uiPriority w:val="99"/>
    <w:unhideWhenUsed/>
    <w:rsid w:val="0006434B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6434B"/>
  </w:style>
  <w:style w:type="character" w:customStyle="1" w:styleId="Heading1Char">
    <w:name w:val="Heading 1 Char"/>
    <w:basedOn w:val="DefaultParagraphFont"/>
    <w:link w:val="Heading1"/>
    <w:uiPriority w:val="9"/>
    <w:rsid w:val="002A17FC"/>
    <w:rPr>
      <w:rFonts w:ascii="Playfair Display" w:eastAsiaTheme="majorEastAsia" w:hAnsi="Playfair Display" w:cstheme="majorBidi"/>
      <w:b/>
      <w:color w:val="000000" w:themeColor="text1"/>
      <w:sz w:val="7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3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BD77CF"/>
    <w:rPr>
      <w:rFonts w:ascii="Merriweather" w:eastAsiaTheme="majorEastAsia" w:hAnsi="Merriweather" w:cstheme="majorBidi"/>
      <w:b/>
      <w:color w:val="000000" w:themeColor="text1"/>
      <w:sz w:val="28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C7472F"/>
    <w:rPr>
      <w:rFonts w:ascii="Merriweather" w:eastAsiaTheme="majorEastAsia" w:hAnsi="Merriweather" w:cstheme="majorBidi"/>
      <w:b/>
      <w:i/>
      <w:iCs/>
      <w:color w:val="000000" w:themeColor="text1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rsid w:val="00C7472F"/>
    <w:rPr>
      <w:rFonts w:ascii="Merriweather" w:eastAsiaTheme="majorEastAsia" w:hAnsi="Merriweather" w:cstheme="majorBidi"/>
      <w:color w:val="595959" w:themeColor="text1" w:themeTint="A6"/>
    </w:rPr>
  </w:style>
  <w:style w:type="character" w:styleId="PlaceholderText">
    <w:name w:val="Placeholder Text"/>
    <w:basedOn w:val="DefaultParagraphFont"/>
    <w:uiPriority w:val="99"/>
    <w:semiHidden/>
    <w:rsid w:val="001A7D8F"/>
    <w:rPr>
      <w:color w:val="80808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A7D8F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Important">
    <w:name w:val="Important"/>
    <w:basedOn w:val="Normal"/>
    <w:link w:val="ImportantChar"/>
    <w:autoRedefine/>
    <w:rsid w:val="001A7D8F"/>
    <w:pPr>
      <w:spacing w:before="240" w:after="240" w:line="240" w:lineRule="auto"/>
    </w:pPr>
    <w:rPr>
      <w:smallCaps/>
      <w:sz w:val="24"/>
    </w:rPr>
  </w:style>
  <w:style w:type="paragraph" w:customStyle="1" w:styleId="ImportantText">
    <w:name w:val="ImportantText"/>
    <w:link w:val="ImportantTextChar"/>
    <w:qFormat/>
    <w:rsid w:val="00520E1A"/>
    <w:pPr>
      <w:shd w:val="clear" w:color="auto" w:fill="F7CAAC" w:themeFill="accent2" w:themeFillTint="66"/>
      <w:spacing w:before="240" w:after="240" w:line="240" w:lineRule="auto"/>
    </w:pPr>
    <w:rPr>
      <w:rFonts w:ascii="PT Serif" w:hAnsi="PT Serif"/>
      <w:i/>
      <w:color w:val="000000" w:themeColor="text1"/>
    </w:rPr>
  </w:style>
  <w:style w:type="character" w:customStyle="1" w:styleId="ImportantChar">
    <w:name w:val="Important Char"/>
    <w:basedOn w:val="DefaultParagraphFont"/>
    <w:link w:val="Important"/>
    <w:rsid w:val="001A7D8F"/>
    <w:rPr>
      <w:rFonts w:ascii="PT Serif" w:hAnsi="PT Serif"/>
      <w:smallCaps/>
      <w:color w:val="000000" w:themeColor="text1"/>
      <w:sz w:val="24"/>
    </w:rPr>
  </w:style>
  <w:style w:type="character" w:styleId="Hyperlink">
    <w:name w:val="Hyperlink"/>
    <w:basedOn w:val="DefaultParagraphFont"/>
    <w:uiPriority w:val="99"/>
    <w:unhideWhenUsed/>
    <w:rsid w:val="008C3B16"/>
    <w:rPr>
      <w:color w:val="0563C1" w:themeColor="hyperlink"/>
      <w:u w:val="single"/>
    </w:rPr>
  </w:style>
  <w:style w:type="character" w:customStyle="1" w:styleId="ImportantTextChar">
    <w:name w:val="ImportantText Char"/>
    <w:basedOn w:val="DefaultParagraphFont"/>
    <w:link w:val="ImportantText"/>
    <w:rsid w:val="00520E1A"/>
    <w:rPr>
      <w:rFonts w:ascii="PT Serif" w:hAnsi="PT Serif"/>
      <w:i/>
      <w:color w:val="000000" w:themeColor="text1"/>
      <w:shd w:val="clear" w:color="auto" w:fill="F7CAAC" w:themeFill="accent2" w:themeFillTint="66"/>
    </w:rPr>
  </w:style>
  <w:style w:type="paragraph" w:styleId="TOC1">
    <w:name w:val="toc 1"/>
    <w:basedOn w:val="Normal"/>
    <w:next w:val="Normal"/>
    <w:autoRedefine/>
    <w:uiPriority w:val="39"/>
    <w:unhideWhenUsed/>
    <w:rsid w:val="008C3B1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57672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57672"/>
    <w:pPr>
      <w:spacing w:after="100"/>
      <w:ind w:left="440"/>
    </w:pPr>
  </w:style>
  <w:style w:type="paragraph" w:styleId="TOC4">
    <w:name w:val="toc 4"/>
    <w:basedOn w:val="Normal"/>
    <w:next w:val="Normal"/>
    <w:autoRedefine/>
    <w:uiPriority w:val="39"/>
    <w:unhideWhenUsed/>
    <w:rsid w:val="00B57672"/>
    <w:pPr>
      <w:spacing w:after="100"/>
      <w:ind w:left="660"/>
    </w:pPr>
  </w:style>
  <w:style w:type="paragraph" w:styleId="TOC5">
    <w:name w:val="toc 5"/>
    <w:basedOn w:val="Normal"/>
    <w:next w:val="Normal"/>
    <w:autoRedefine/>
    <w:uiPriority w:val="39"/>
    <w:unhideWhenUsed/>
    <w:rsid w:val="00B57672"/>
    <w:pPr>
      <w:spacing w:after="100"/>
      <w:ind w:left="880"/>
    </w:pPr>
  </w:style>
  <w:style w:type="paragraph" w:styleId="ListParagraph">
    <w:name w:val="List Paragraph"/>
    <w:basedOn w:val="Normal"/>
    <w:link w:val="ListParagraphChar"/>
    <w:uiPriority w:val="34"/>
    <w:rsid w:val="00D018DF"/>
    <w:pPr>
      <w:ind w:left="720"/>
      <w:contextualSpacing/>
    </w:pPr>
  </w:style>
  <w:style w:type="paragraph" w:customStyle="1" w:styleId="InlineCode">
    <w:name w:val="Inline Code"/>
    <w:basedOn w:val="Normal"/>
    <w:link w:val="InlineCodeChar"/>
    <w:qFormat/>
    <w:rsid w:val="007A10D1"/>
    <w:pPr>
      <w:shd w:val="clear" w:color="auto" w:fill="F2F2F2" w:themeFill="background1" w:themeFillShade="F2"/>
    </w:pPr>
    <w:rPr>
      <w:rFonts w:ascii="Roboto Mono" w:hAnsi="Roboto Mono"/>
    </w:rPr>
  </w:style>
  <w:style w:type="character" w:customStyle="1" w:styleId="InlineCodeChar">
    <w:name w:val="Inline Code Char"/>
    <w:basedOn w:val="DefaultParagraphFont"/>
    <w:link w:val="InlineCode"/>
    <w:rsid w:val="007A10D1"/>
    <w:rPr>
      <w:rFonts w:ascii="Roboto Mono" w:hAnsi="Roboto Mono"/>
      <w:color w:val="000000" w:themeColor="text1"/>
      <w:shd w:val="clear" w:color="auto" w:fill="F2F2F2" w:themeFill="background1" w:themeFillShade="F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67D01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67D01"/>
    <w:rPr>
      <w:rFonts w:ascii="PT Serif" w:hAnsi="PT Serif"/>
      <w:color w:val="000000" w:themeColor="text1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67D01"/>
    <w:rPr>
      <w:vertAlign w:val="superscript"/>
    </w:rPr>
  </w:style>
  <w:style w:type="paragraph" w:customStyle="1" w:styleId="Ill">
    <w:name w:val="Ill"/>
    <w:basedOn w:val="ListParagraph"/>
    <w:link w:val="IllChar"/>
    <w:qFormat/>
    <w:rsid w:val="001A7AF2"/>
    <w:pPr>
      <w:ind w:left="0"/>
    </w:pPr>
    <w:rPr>
      <w:rFonts w:ascii="Roboto" w:hAnsi="Roboto"/>
      <w:i/>
      <w:noProof/>
      <w:sz w:val="18"/>
    </w:rPr>
  </w:style>
  <w:style w:type="paragraph" w:styleId="Caption">
    <w:name w:val="caption"/>
    <w:basedOn w:val="Normal"/>
    <w:next w:val="Normal"/>
    <w:uiPriority w:val="35"/>
    <w:unhideWhenUsed/>
    <w:qFormat/>
    <w:rsid w:val="001A7AF2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1A7AF2"/>
    <w:rPr>
      <w:rFonts w:ascii="PT Serif" w:hAnsi="PT Serif"/>
      <w:color w:val="000000" w:themeColor="text1"/>
    </w:rPr>
  </w:style>
  <w:style w:type="character" w:customStyle="1" w:styleId="IllChar">
    <w:name w:val="Ill Char"/>
    <w:basedOn w:val="ListParagraphChar"/>
    <w:link w:val="Ill"/>
    <w:rsid w:val="001A7AF2"/>
    <w:rPr>
      <w:rFonts w:ascii="Roboto" w:hAnsi="Roboto"/>
      <w:i/>
      <w:noProof/>
      <w:color w:val="000000" w:themeColor="text1"/>
      <w:sz w:val="18"/>
    </w:rPr>
  </w:style>
  <w:style w:type="paragraph" w:styleId="TableofFigures">
    <w:name w:val="table of figures"/>
    <w:basedOn w:val="Normal"/>
    <w:next w:val="Normal"/>
    <w:uiPriority w:val="99"/>
    <w:unhideWhenUsed/>
    <w:rsid w:val="008A18C8"/>
  </w:style>
  <w:style w:type="table" w:styleId="TableGrid">
    <w:name w:val="Table Grid"/>
    <w:basedOn w:val="TableNormal"/>
    <w:uiPriority w:val="39"/>
    <w:rsid w:val="0070400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06849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oleObject" Target="embeddings/oleObject2.bin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6.emf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image" Target="media/image18.emf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oleObject" Target="embeddings/oleObject1.bin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emf"/><Relationship Id="rId28" Type="http://schemas.openxmlformats.org/officeDocument/2006/relationships/oleObject" Target="embeddings/oleObject3.bin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1.jp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image" Target="media/image17.emf"/><Relationship Id="rId30" Type="http://schemas.openxmlformats.org/officeDocument/2006/relationships/oleObject" Target="embeddings/oleObject4.bin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350" row="2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0FBEDDA3-E7F9-4586-8632-B33601819153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0BC7F9-86D7-4F0B-961C-0B39B468E81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1</TotalTime>
  <Pages>17</Pages>
  <Words>2697</Words>
  <Characters>15376</Characters>
  <Application>Microsoft Office Word</Application>
  <DocSecurity>0</DocSecurity>
  <Lines>128</Lines>
  <Paragraphs>3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80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uarte Arribas</dc:creator>
  <cp:keywords/>
  <dc:description/>
  <cp:lastModifiedBy>DUARTE NUNO DE BRITO ARRIBAS</cp:lastModifiedBy>
  <cp:revision>792</cp:revision>
  <cp:lastPrinted>2021-02-27T15:22:00Z</cp:lastPrinted>
  <dcterms:created xsi:type="dcterms:W3CDTF">2021-01-28T20:43:00Z</dcterms:created>
  <dcterms:modified xsi:type="dcterms:W3CDTF">2021-05-23T1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c5be642-95a6-3dc3-a2cc-57710153486f</vt:lpwstr>
  </property>
  <property fmtid="{D5CDD505-2E9C-101B-9397-08002B2CF9AE}" pid="24" name="Mendeley Citation Style_1">
    <vt:lpwstr>http://www.zotero.org/styles/ieee</vt:lpwstr>
  </property>
</Properties>
</file>